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51D4E" w:rsidRPr="00551D4E" w:rsidRDefault="00551D4E" w:rsidP="00551D4E">
      <w:pPr>
        <w:rPr>
          <w:b/>
        </w:rPr>
      </w:pPr>
      <w:r w:rsidRPr="00551D4E">
        <w:rPr>
          <w:b/>
        </w:rPr>
        <w:t>Understanding the Audience:</w:t>
      </w:r>
      <w:bookmarkStart w:id="0" w:name="_GoBack"/>
      <w:bookmarkEnd w:id="0"/>
    </w:p>
    <w:p w:rsidR="00551D4E" w:rsidRDefault="00551D4E" w:rsidP="00551D4E">
      <w:pPr>
        <w:rPr>
          <w:b/>
        </w:rPr>
      </w:pPr>
      <w:r w:rsidRPr="00551D4E">
        <w:rPr>
          <w:b/>
        </w:rPr>
        <w:t>Why is it important to understand your audience when pitching a software project? How can you tailor your pitch to different types of stakeholders (e.g., investors, technical team, customers)?</w:t>
      </w:r>
    </w:p>
    <w:p w:rsidR="00551D4E" w:rsidRDefault="002F2800" w:rsidP="009527A3">
      <w:pPr>
        <w:ind w:left="720"/>
      </w:pPr>
      <w:r w:rsidRPr="00B960FF">
        <w:t xml:space="preserve">According to a journal done by </w:t>
      </w:r>
      <w:r w:rsidRPr="00B960FF">
        <w:fldChar w:fldCharType="begin"/>
      </w:r>
      <w:r w:rsidRPr="00B960FF">
        <w:instrText xml:space="preserve"> ADDIN ZOTERO_ITEM CSL_CITATION {"citationID":"Kd93gdVV","properties":{"formattedCitation":"(Lukman Raimi, 2021)","plainCitation":"(Lukman Raimi, 2021)","noteIndex":0},"citationItems":[{"id":53,"uris":["http://zotero.org/users/local/d1ZbIEaC/items/6PYI442E"],"itemData":{"id":53,"type":"article-journal","DOI":"10.13140/RG.2.2.33908.88962","language":"en","note":"publisher: Unpublished","source":"DOI.org (Datacite)","title":"Pitch and Elements of Successful Pitch for Funding","URL":"http://rgdoi.net/10.13140/RG.2.2.33908.88962","author":[{"literal":"Lukman Raimi"}],"accessed":{"date-parts":[["2024",6,14]]},"issued":{"date-parts":[["2021"]]}}}],"schema":"https://github.com/citation-style-language/schema/raw/master/csl-citation.json"} </w:instrText>
      </w:r>
      <w:r w:rsidRPr="00B960FF">
        <w:fldChar w:fldCharType="separate"/>
      </w:r>
      <w:r w:rsidRPr="00B960FF">
        <w:t>(Lukman Raimi, 2021)</w:t>
      </w:r>
      <w:r w:rsidRPr="00B960FF">
        <w:fldChar w:fldCharType="end"/>
      </w:r>
      <w:r w:rsidRPr="00B960FF">
        <w:t>, Pitch expects the presenter to summarize the whole business idea in one catchy, logical and punchy sentence.</w:t>
      </w:r>
    </w:p>
    <w:p w:rsidR="00284BFF" w:rsidRDefault="00284BFF" w:rsidP="009527A3">
      <w:pPr>
        <w:ind w:left="720"/>
      </w:pPr>
      <w:r w:rsidRPr="00284BFF">
        <w:t>Understanding your audience when pitching a software project is crucial because it allows you to communicate more effectively, address their specific needs and concerns, and ultimately increase the likelihood of achieving your desired outcome. Different stakeholders have different priorities and levels of understanding, so tailoring your pitch ensures that your message resonates with each group. Here’s how you can tailor your pitch to different types of stakeholders:</w:t>
      </w:r>
    </w:p>
    <w:p w:rsidR="00284BFF" w:rsidRPr="00284BFF" w:rsidRDefault="00284BFF" w:rsidP="009527A3">
      <w:pPr>
        <w:ind w:left="720"/>
        <w:rPr>
          <w:b/>
        </w:rPr>
      </w:pPr>
      <w:r>
        <w:rPr>
          <w:b/>
        </w:rPr>
        <w:t>Investor’s Pitch</w:t>
      </w:r>
    </w:p>
    <w:p w:rsidR="00284BFF" w:rsidRPr="00284BFF" w:rsidRDefault="00284BFF" w:rsidP="00127890">
      <w:pPr>
        <w:pStyle w:val="ListParagraph"/>
        <w:numPr>
          <w:ilvl w:val="0"/>
          <w:numId w:val="1"/>
        </w:numPr>
        <w:ind w:left="1440"/>
        <w:rPr>
          <w:b/>
        </w:rPr>
      </w:pPr>
      <w:r w:rsidRPr="00284BFF">
        <w:rPr>
          <w:b/>
        </w:rPr>
        <w:t>Financial Focus:</w:t>
      </w:r>
    </w:p>
    <w:p w:rsidR="00284BFF" w:rsidRPr="00284BFF" w:rsidRDefault="00284BFF" w:rsidP="00127890">
      <w:pPr>
        <w:pStyle w:val="ListParagraph"/>
        <w:numPr>
          <w:ilvl w:val="0"/>
          <w:numId w:val="2"/>
        </w:numPr>
        <w:ind w:left="1800"/>
      </w:pPr>
      <w:r w:rsidRPr="00284BFF">
        <w:t>Revenue Projections: Present detailed financial forecasts, including projected income statements, cash flow, and break-even analysis.</w:t>
      </w:r>
    </w:p>
    <w:p w:rsidR="00284BFF" w:rsidRPr="00284BFF" w:rsidRDefault="00284BFF" w:rsidP="00127890">
      <w:pPr>
        <w:pStyle w:val="ListParagraph"/>
        <w:numPr>
          <w:ilvl w:val="0"/>
          <w:numId w:val="2"/>
        </w:numPr>
        <w:ind w:left="1800"/>
      </w:pPr>
      <w:r w:rsidRPr="00284BFF">
        <w:t>ROI: Clearly demonstrate how and when investors can expect to see returns on their investment.</w:t>
      </w:r>
    </w:p>
    <w:p w:rsidR="00284BFF" w:rsidRPr="00284BFF" w:rsidRDefault="00284BFF" w:rsidP="00127890">
      <w:pPr>
        <w:pStyle w:val="ListParagraph"/>
        <w:numPr>
          <w:ilvl w:val="0"/>
          <w:numId w:val="1"/>
        </w:numPr>
        <w:ind w:left="1440"/>
        <w:rPr>
          <w:b/>
        </w:rPr>
      </w:pPr>
      <w:r w:rsidRPr="00284BFF">
        <w:rPr>
          <w:b/>
        </w:rPr>
        <w:t>Market Analysis:</w:t>
      </w:r>
    </w:p>
    <w:p w:rsidR="00284BFF" w:rsidRPr="00284BFF" w:rsidRDefault="00284BFF" w:rsidP="00127890">
      <w:pPr>
        <w:pStyle w:val="ListParagraph"/>
        <w:numPr>
          <w:ilvl w:val="0"/>
          <w:numId w:val="3"/>
        </w:numPr>
        <w:ind w:left="1800"/>
      </w:pPr>
      <w:r w:rsidRPr="00284BFF">
        <w:t>Market Size and Growth: Provide data on the total addressable market (TAM), serviceable available market (SAM), and serviceable obtainable market (SOM).</w:t>
      </w:r>
    </w:p>
    <w:p w:rsidR="00284BFF" w:rsidRPr="00284BFF" w:rsidRDefault="00284BFF" w:rsidP="00127890">
      <w:pPr>
        <w:pStyle w:val="ListParagraph"/>
        <w:numPr>
          <w:ilvl w:val="0"/>
          <w:numId w:val="3"/>
        </w:numPr>
        <w:ind w:left="1800"/>
      </w:pPr>
      <w:r w:rsidRPr="00284BFF">
        <w:t>Target Demographics: Highlight who your customers are and why they will buy your product.</w:t>
      </w:r>
    </w:p>
    <w:p w:rsidR="00284BFF" w:rsidRPr="00284BFF" w:rsidRDefault="00284BFF" w:rsidP="00127890">
      <w:pPr>
        <w:pStyle w:val="ListParagraph"/>
        <w:numPr>
          <w:ilvl w:val="0"/>
          <w:numId w:val="1"/>
        </w:numPr>
        <w:ind w:left="1440"/>
        <w:rPr>
          <w:b/>
        </w:rPr>
      </w:pPr>
      <w:r w:rsidRPr="00284BFF">
        <w:rPr>
          <w:b/>
        </w:rPr>
        <w:t>Competitive Landscape:</w:t>
      </w:r>
    </w:p>
    <w:p w:rsidR="00284BFF" w:rsidRPr="00284BFF" w:rsidRDefault="00284BFF" w:rsidP="00127890">
      <w:pPr>
        <w:pStyle w:val="ListParagraph"/>
        <w:numPr>
          <w:ilvl w:val="0"/>
          <w:numId w:val="4"/>
        </w:numPr>
        <w:ind w:left="1800"/>
      </w:pPr>
      <w:r w:rsidRPr="00284BFF">
        <w:t>Differentiation: Explain what sets your software apart from competitors. Use comparative analysis to show your unique value proposition.</w:t>
      </w:r>
    </w:p>
    <w:p w:rsidR="00284BFF" w:rsidRPr="00284BFF" w:rsidRDefault="00284BFF" w:rsidP="00127890">
      <w:pPr>
        <w:pStyle w:val="ListParagraph"/>
        <w:numPr>
          <w:ilvl w:val="0"/>
          <w:numId w:val="4"/>
        </w:numPr>
        <w:ind w:left="1800"/>
      </w:pPr>
      <w:r w:rsidRPr="00284BFF">
        <w:t>Barriers to Entry: Discuss any barriers that protect your market position, such as patents, proprietary technology, or strong brand identity.</w:t>
      </w:r>
    </w:p>
    <w:p w:rsidR="00284BFF" w:rsidRPr="00284BFF" w:rsidRDefault="00284BFF" w:rsidP="00127890">
      <w:pPr>
        <w:pStyle w:val="ListParagraph"/>
        <w:numPr>
          <w:ilvl w:val="0"/>
          <w:numId w:val="1"/>
        </w:numPr>
        <w:ind w:left="1440"/>
        <w:rPr>
          <w:b/>
        </w:rPr>
      </w:pPr>
      <w:r w:rsidRPr="00284BFF">
        <w:rPr>
          <w:b/>
        </w:rPr>
        <w:t>Scalability and Roadmap:</w:t>
      </w:r>
    </w:p>
    <w:p w:rsidR="00284BFF" w:rsidRPr="00284BFF" w:rsidRDefault="00284BFF" w:rsidP="00127890">
      <w:pPr>
        <w:pStyle w:val="ListParagraph"/>
        <w:numPr>
          <w:ilvl w:val="0"/>
          <w:numId w:val="5"/>
        </w:numPr>
        <w:ind w:left="1800"/>
      </w:pPr>
      <w:r w:rsidRPr="00284BFF">
        <w:t>Growth Strategy: Outline how you plan to scale the business. Include timelines, key milestones, and go-to-market strategies.</w:t>
      </w:r>
    </w:p>
    <w:p w:rsidR="00284BFF" w:rsidRDefault="00284BFF" w:rsidP="00127890">
      <w:pPr>
        <w:pStyle w:val="ListParagraph"/>
        <w:numPr>
          <w:ilvl w:val="0"/>
          <w:numId w:val="5"/>
        </w:numPr>
        <w:ind w:left="1800"/>
      </w:pPr>
      <w:r w:rsidRPr="00284BFF">
        <w:t>Long-Term Vision: Share your vision for the future and how this project fits into a larger strategic plan.</w:t>
      </w:r>
    </w:p>
    <w:p w:rsidR="00284BFF" w:rsidRDefault="00284BFF" w:rsidP="009527A3">
      <w:pPr>
        <w:ind w:left="720"/>
        <w:rPr>
          <w:b/>
        </w:rPr>
      </w:pPr>
      <w:r w:rsidRPr="00284BFF">
        <w:rPr>
          <w:b/>
        </w:rPr>
        <w:t>Technical Team’ Pitch</w:t>
      </w:r>
    </w:p>
    <w:p w:rsidR="00284BFF" w:rsidRDefault="00284BFF" w:rsidP="00127890">
      <w:pPr>
        <w:pStyle w:val="ListParagraph"/>
        <w:numPr>
          <w:ilvl w:val="0"/>
          <w:numId w:val="6"/>
        </w:numPr>
        <w:ind w:left="1800"/>
      </w:pPr>
      <w:r w:rsidRPr="00284BFF">
        <w:rPr>
          <w:b/>
        </w:rPr>
        <w:t>Technical Details</w:t>
      </w:r>
      <w:r>
        <w:t>: Dive into the software architecture, technology stack, and development methodologies.</w:t>
      </w:r>
    </w:p>
    <w:p w:rsidR="00284BFF" w:rsidRDefault="00284BFF" w:rsidP="00127890">
      <w:pPr>
        <w:pStyle w:val="ListParagraph"/>
        <w:numPr>
          <w:ilvl w:val="0"/>
          <w:numId w:val="6"/>
        </w:numPr>
        <w:ind w:left="1800"/>
      </w:pPr>
      <w:r w:rsidRPr="00284BFF">
        <w:rPr>
          <w:b/>
        </w:rPr>
        <w:t>Challenges and Solutions:</w:t>
      </w:r>
      <w:r>
        <w:t xml:space="preserve"> Discuss potential technical challenges and your plans to address them.</w:t>
      </w:r>
    </w:p>
    <w:p w:rsidR="00284BFF" w:rsidRDefault="00284BFF" w:rsidP="00127890">
      <w:pPr>
        <w:pStyle w:val="ListParagraph"/>
        <w:numPr>
          <w:ilvl w:val="0"/>
          <w:numId w:val="6"/>
        </w:numPr>
        <w:ind w:left="1800"/>
      </w:pPr>
      <w:r w:rsidRPr="00284BFF">
        <w:rPr>
          <w:b/>
        </w:rPr>
        <w:t>Integration:</w:t>
      </w:r>
      <w:r>
        <w:t xml:space="preserve"> Explain how the project will integrate with other systems and tools they are using.</w:t>
      </w:r>
    </w:p>
    <w:p w:rsidR="00284BFF" w:rsidRDefault="00284BFF" w:rsidP="00127890">
      <w:pPr>
        <w:pStyle w:val="ListParagraph"/>
        <w:numPr>
          <w:ilvl w:val="0"/>
          <w:numId w:val="6"/>
        </w:numPr>
        <w:ind w:left="1800"/>
      </w:pPr>
      <w:r w:rsidRPr="00284BFF">
        <w:rPr>
          <w:b/>
        </w:rPr>
        <w:lastRenderedPageBreak/>
        <w:t>Quality Assurance:</w:t>
      </w:r>
      <w:r>
        <w:t xml:space="preserve"> Highlight your strategies for ensuring code quality, such as testing, code reviews, and documentation.</w:t>
      </w:r>
    </w:p>
    <w:p w:rsidR="00F00DC8" w:rsidRDefault="00F00DC8" w:rsidP="009527A3">
      <w:pPr>
        <w:ind w:left="720"/>
        <w:rPr>
          <w:b/>
        </w:rPr>
      </w:pPr>
      <w:r w:rsidRPr="00F00DC8">
        <w:rPr>
          <w:b/>
        </w:rPr>
        <w:t>Customers pitch</w:t>
      </w:r>
    </w:p>
    <w:p w:rsidR="00495D0F" w:rsidRDefault="00495D0F" w:rsidP="00127890">
      <w:pPr>
        <w:pStyle w:val="ListParagraph"/>
        <w:numPr>
          <w:ilvl w:val="0"/>
          <w:numId w:val="7"/>
        </w:numPr>
        <w:ind w:left="1440"/>
      </w:pPr>
      <w:r w:rsidRPr="00495D0F">
        <w:rPr>
          <w:b/>
        </w:rPr>
        <w:t>User Benefits:</w:t>
      </w:r>
      <w:r>
        <w:t xml:space="preserve"> Focus on how the software will solve their problems and improve their lives or businesses.</w:t>
      </w:r>
    </w:p>
    <w:p w:rsidR="00495D0F" w:rsidRDefault="00495D0F" w:rsidP="00127890">
      <w:pPr>
        <w:pStyle w:val="ListParagraph"/>
        <w:numPr>
          <w:ilvl w:val="0"/>
          <w:numId w:val="7"/>
        </w:numPr>
        <w:ind w:left="1440"/>
      </w:pPr>
      <w:r w:rsidRPr="00495D0F">
        <w:rPr>
          <w:b/>
        </w:rPr>
        <w:t>Demos and Use Cases:</w:t>
      </w:r>
      <w:r>
        <w:t xml:space="preserve"> Provide live demonstrations or case studies to show the software in action.</w:t>
      </w:r>
    </w:p>
    <w:p w:rsidR="00495D0F" w:rsidRDefault="00495D0F" w:rsidP="00127890">
      <w:pPr>
        <w:pStyle w:val="ListParagraph"/>
        <w:numPr>
          <w:ilvl w:val="0"/>
          <w:numId w:val="7"/>
        </w:numPr>
        <w:ind w:left="1440"/>
      </w:pPr>
      <w:r w:rsidRPr="00495D0F">
        <w:rPr>
          <w:b/>
        </w:rPr>
        <w:t>Cost-Benefit Analysis:</w:t>
      </w:r>
      <w:r>
        <w:t xml:space="preserve"> Explain the value they will get relative to the cost.</w:t>
      </w:r>
    </w:p>
    <w:p w:rsidR="00F00DC8" w:rsidRPr="00F00DC8" w:rsidRDefault="00495D0F" w:rsidP="00127890">
      <w:pPr>
        <w:pStyle w:val="ListParagraph"/>
        <w:numPr>
          <w:ilvl w:val="0"/>
          <w:numId w:val="7"/>
        </w:numPr>
        <w:ind w:left="1440"/>
      </w:pPr>
      <w:r w:rsidRPr="00495D0F">
        <w:rPr>
          <w:b/>
        </w:rPr>
        <w:t>Support and Updates:</w:t>
      </w:r>
      <w:r>
        <w:t xml:space="preserve"> Assure them of ongoing support, regular updates, and responsiveness to feedback.</w:t>
      </w:r>
    </w:p>
    <w:p w:rsidR="00486D82" w:rsidRPr="00486D82" w:rsidRDefault="00486D82" w:rsidP="009527A3">
      <w:pPr>
        <w:ind w:left="720"/>
        <w:rPr>
          <w:b/>
        </w:rPr>
      </w:pPr>
      <w:r w:rsidRPr="00486D82">
        <w:rPr>
          <w:b/>
        </w:rPr>
        <w:t>General Tips for Tailoring Your Pitch</w:t>
      </w:r>
    </w:p>
    <w:p w:rsidR="00486D82" w:rsidRDefault="00486D82" w:rsidP="00127890">
      <w:pPr>
        <w:pStyle w:val="ListParagraph"/>
        <w:numPr>
          <w:ilvl w:val="0"/>
          <w:numId w:val="8"/>
        </w:numPr>
        <w:ind w:left="1440"/>
      </w:pPr>
      <w:r w:rsidRPr="00486D82">
        <w:rPr>
          <w:b/>
        </w:rPr>
        <w:t>Know Your Audience</w:t>
      </w:r>
      <w:r>
        <w:t>: Research your audience's background, needs, and expectations.</w:t>
      </w:r>
    </w:p>
    <w:p w:rsidR="00486D82" w:rsidRDefault="00486D82" w:rsidP="00127890">
      <w:pPr>
        <w:pStyle w:val="ListParagraph"/>
        <w:numPr>
          <w:ilvl w:val="0"/>
          <w:numId w:val="8"/>
        </w:numPr>
        <w:ind w:left="1440"/>
      </w:pPr>
      <w:r w:rsidRPr="00486D82">
        <w:rPr>
          <w:b/>
        </w:rPr>
        <w:t>Use Appropriate Language:</w:t>
      </w:r>
      <w:r>
        <w:t xml:space="preserve"> Avoid jargon when talking to non-technical stakeholders, but be precise with technical terms when addressing a technical team.</w:t>
      </w:r>
    </w:p>
    <w:p w:rsidR="00486D82" w:rsidRDefault="00486D82" w:rsidP="00127890">
      <w:pPr>
        <w:pStyle w:val="ListParagraph"/>
        <w:numPr>
          <w:ilvl w:val="0"/>
          <w:numId w:val="8"/>
        </w:numPr>
        <w:ind w:left="1440"/>
      </w:pPr>
      <w:r w:rsidRPr="00661E55">
        <w:rPr>
          <w:b/>
        </w:rPr>
        <w:t>Focus on Benefits:</w:t>
      </w:r>
      <w:r>
        <w:t xml:space="preserve"> Highlight the benefits relevant to the specific stakeholder.</w:t>
      </w:r>
    </w:p>
    <w:p w:rsidR="00486D82" w:rsidRDefault="00486D82" w:rsidP="00127890">
      <w:pPr>
        <w:pStyle w:val="ListParagraph"/>
        <w:numPr>
          <w:ilvl w:val="0"/>
          <w:numId w:val="8"/>
        </w:numPr>
        <w:ind w:left="1440"/>
      </w:pPr>
      <w:r>
        <w:t>Be Concise: Respect their time by being clear and to the point.</w:t>
      </w:r>
    </w:p>
    <w:p w:rsidR="00486D82" w:rsidRDefault="00486D82" w:rsidP="00127890">
      <w:pPr>
        <w:pStyle w:val="ListParagraph"/>
        <w:numPr>
          <w:ilvl w:val="0"/>
          <w:numId w:val="8"/>
        </w:numPr>
        <w:ind w:left="1440"/>
      </w:pPr>
      <w:r w:rsidRPr="00661E55">
        <w:rPr>
          <w:b/>
        </w:rPr>
        <w:t>Visual Aids:</w:t>
      </w:r>
      <w:r>
        <w:t xml:space="preserve"> Use visuals like charts, diagrams, and demos to make your points more engaging and understandable.</w:t>
      </w:r>
    </w:p>
    <w:p w:rsidR="00A914B1" w:rsidRDefault="00486D82" w:rsidP="00127890">
      <w:pPr>
        <w:pStyle w:val="ListParagraph"/>
        <w:numPr>
          <w:ilvl w:val="0"/>
          <w:numId w:val="8"/>
        </w:numPr>
        <w:ind w:left="1440"/>
      </w:pPr>
      <w:r w:rsidRPr="00661E55">
        <w:rPr>
          <w:b/>
        </w:rPr>
        <w:t>Feedback and Questions:</w:t>
      </w:r>
      <w:r>
        <w:t xml:space="preserve"> Encourage questions and be prepared to address their concerns.</w:t>
      </w:r>
    </w:p>
    <w:p w:rsidR="00A914B1" w:rsidRDefault="00A914B1" w:rsidP="00A914B1"/>
    <w:p w:rsidR="00A914B1" w:rsidRDefault="00551D4E" w:rsidP="00551D4E">
      <w:pPr>
        <w:rPr>
          <w:b/>
        </w:rPr>
      </w:pPr>
      <w:r w:rsidRPr="00A914B1">
        <w:rPr>
          <w:b/>
        </w:rPr>
        <w:t>Problem Statement:</w:t>
      </w:r>
    </w:p>
    <w:p w:rsidR="00551D4E" w:rsidRDefault="00551D4E" w:rsidP="00551D4E">
      <w:pPr>
        <w:rPr>
          <w:b/>
        </w:rPr>
      </w:pPr>
      <w:r w:rsidRPr="00A914B1">
        <w:rPr>
          <w:b/>
        </w:rPr>
        <w:t>Describe the importance of a clear problem statement in a software project pitch. How do you effectively communicate the problem your software aims to solve?</w:t>
      </w:r>
    </w:p>
    <w:p w:rsidR="00EA31A9" w:rsidRPr="00EA31A9" w:rsidRDefault="00EA31A9" w:rsidP="00633ABB">
      <w:pPr>
        <w:ind w:left="720"/>
        <w:rPr>
          <w:b/>
        </w:rPr>
      </w:pPr>
      <w:r w:rsidRPr="00EA31A9">
        <w:rPr>
          <w:b/>
        </w:rPr>
        <w:t>Importance of a Clear Problem Statement in a Software Project Pitch</w:t>
      </w:r>
    </w:p>
    <w:p w:rsidR="00EA31A9" w:rsidRDefault="00EA31A9" w:rsidP="00633ABB">
      <w:pPr>
        <w:ind w:left="720"/>
      </w:pPr>
      <w:r>
        <w:t>A clear problem statement is crucial in a software project pitch for several reasons:</w:t>
      </w:r>
    </w:p>
    <w:p w:rsidR="00EA31A9" w:rsidRDefault="00EA31A9" w:rsidP="00127890">
      <w:pPr>
        <w:pStyle w:val="ListParagraph"/>
        <w:numPr>
          <w:ilvl w:val="0"/>
          <w:numId w:val="9"/>
        </w:numPr>
        <w:ind w:left="1440"/>
      </w:pPr>
      <w:r>
        <w:t>Focus and Clarity: It ensures that everyone involved understands the exact issue the project aims to address.</w:t>
      </w:r>
    </w:p>
    <w:p w:rsidR="00EA31A9" w:rsidRDefault="00EA31A9" w:rsidP="00127890">
      <w:pPr>
        <w:pStyle w:val="ListParagraph"/>
        <w:numPr>
          <w:ilvl w:val="0"/>
          <w:numId w:val="9"/>
        </w:numPr>
        <w:ind w:left="1440"/>
      </w:pPr>
      <w:r>
        <w:t>Alignment and Buy-In: Helps stakeholders, including potential investors, team members, and users, to align with the project's goals and buy into the vision.</w:t>
      </w:r>
    </w:p>
    <w:p w:rsidR="00EA31A9" w:rsidRDefault="00EA31A9" w:rsidP="00127890">
      <w:pPr>
        <w:pStyle w:val="ListParagraph"/>
        <w:numPr>
          <w:ilvl w:val="0"/>
          <w:numId w:val="9"/>
        </w:numPr>
        <w:ind w:left="1440"/>
      </w:pPr>
      <w:r>
        <w:t>Guiding Development: Acts as a reference point for the development team, guiding design decisions and prioritizing features.</w:t>
      </w:r>
    </w:p>
    <w:p w:rsidR="00EA31A9" w:rsidRDefault="00EA31A9" w:rsidP="00127890">
      <w:pPr>
        <w:pStyle w:val="ListParagraph"/>
        <w:numPr>
          <w:ilvl w:val="0"/>
          <w:numId w:val="9"/>
        </w:numPr>
        <w:ind w:left="1440"/>
      </w:pPr>
      <w:r>
        <w:t>Measuring Success: Provides a basis for measuring the project's success against the defined problem.</w:t>
      </w:r>
    </w:p>
    <w:p w:rsidR="001005D4" w:rsidRPr="001005D4" w:rsidRDefault="001005D4" w:rsidP="00633ABB">
      <w:pPr>
        <w:ind w:left="720"/>
        <w:rPr>
          <w:b/>
        </w:rPr>
      </w:pPr>
      <w:r w:rsidRPr="001005D4">
        <w:rPr>
          <w:b/>
        </w:rPr>
        <w:t>Effectively Communicating the Problem Your Software Aims to Solve</w:t>
      </w:r>
    </w:p>
    <w:p w:rsidR="001005D4" w:rsidRPr="001005D4" w:rsidRDefault="001005D4" w:rsidP="00633ABB">
      <w:pPr>
        <w:ind w:left="720"/>
      </w:pPr>
      <w:r w:rsidRPr="001005D4">
        <w:t>To effectively communicate the problem your software aims to solve, follow these steps:</w:t>
      </w:r>
    </w:p>
    <w:p w:rsidR="001005D4" w:rsidRDefault="001005D4" w:rsidP="00633ABB">
      <w:pPr>
        <w:ind w:left="720"/>
        <w:rPr>
          <w:b/>
        </w:rPr>
      </w:pPr>
    </w:p>
    <w:p w:rsidR="001005D4" w:rsidRPr="001005D4" w:rsidRDefault="001005D4" w:rsidP="00633ABB">
      <w:pPr>
        <w:ind w:left="720"/>
        <w:rPr>
          <w:b/>
        </w:rPr>
      </w:pPr>
      <w:r w:rsidRPr="001005D4">
        <w:rPr>
          <w:b/>
        </w:rPr>
        <w:lastRenderedPageBreak/>
        <w:t>Identify the Core Problem:</w:t>
      </w:r>
    </w:p>
    <w:p w:rsidR="001005D4" w:rsidRPr="001005D4" w:rsidRDefault="001005D4" w:rsidP="00127890">
      <w:pPr>
        <w:pStyle w:val="ListParagraph"/>
        <w:numPr>
          <w:ilvl w:val="0"/>
          <w:numId w:val="10"/>
        </w:numPr>
        <w:ind w:left="1440"/>
      </w:pPr>
      <w:r w:rsidRPr="001005D4">
        <w:t>Research and Understand: Conduct thorough research to understand the problem deeply. Talk to potential users, analyze existing solutions, and identify gaps.</w:t>
      </w:r>
    </w:p>
    <w:p w:rsidR="001005D4" w:rsidRPr="001005D4" w:rsidRDefault="001005D4" w:rsidP="00127890">
      <w:pPr>
        <w:pStyle w:val="ListParagraph"/>
        <w:numPr>
          <w:ilvl w:val="0"/>
          <w:numId w:val="10"/>
        </w:numPr>
        <w:ind w:left="1440"/>
      </w:pPr>
      <w:r w:rsidRPr="001005D4">
        <w:t>Specificity: Be specific about the problem. Avoid vague or broad statements.</w:t>
      </w:r>
    </w:p>
    <w:p w:rsidR="001005D4" w:rsidRPr="001005D4" w:rsidRDefault="001005D4" w:rsidP="00633ABB">
      <w:pPr>
        <w:ind w:left="720"/>
        <w:rPr>
          <w:b/>
        </w:rPr>
      </w:pPr>
      <w:r w:rsidRPr="001005D4">
        <w:rPr>
          <w:b/>
        </w:rPr>
        <w:t>Frame the Problem:</w:t>
      </w:r>
    </w:p>
    <w:p w:rsidR="001005D4" w:rsidRPr="001005D4" w:rsidRDefault="001005D4" w:rsidP="00127890">
      <w:pPr>
        <w:pStyle w:val="ListParagraph"/>
        <w:numPr>
          <w:ilvl w:val="0"/>
          <w:numId w:val="11"/>
        </w:numPr>
        <w:ind w:left="1440"/>
      </w:pPr>
      <w:r w:rsidRPr="001005D4">
        <w:t>Contextualize: Provide context that explains why the problem exists and who it affects.</w:t>
      </w:r>
    </w:p>
    <w:p w:rsidR="001005D4" w:rsidRPr="001005D4" w:rsidRDefault="001005D4" w:rsidP="00127890">
      <w:pPr>
        <w:pStyle w:val="ListParagraph"/>
        <w:numPr>
          <w:ilvl w:val="0"/>
          <w:numId w:val="11"/>
        </w:numPr>
        <w:ind w:left="1440"/>
      </w:pPr>
      <w:r w:rsidRPr="001005D4">
        <w:t>Impact: Highlight the negative impact of the problem on the target audience. Use data, statistics, or anecdotes to illustrate the severity.</w:t>
      </w:r>
    </w:p>
    <w:p w:rsidR="001005D4" w:rsidRPr="001005D4" w:rsidRDefault="001005D4" w:rsidP="00633ABB">
      <w:pPr>
        <w:ind w:left="720"/>
        <w:rPr>
          <w:b/>
        </w:rPr>
      </w:pPr>
      <w:r w:rsidRPr="001005D4">
        <w:rPr>
          <w:b/>
        </w:rPr>
        <w:t>Articulate the Problem Statement:</w:t>
      </w:r>
    </w:p>
    <w:p w:rsidR="001005D4" w:rsidRPr="001005D4" w:rsidRDefault="001005D4" w:rsidP="00127890">
      <w:pPr>
        <w:pStyle w:val="ListParagraph"/>
        <w:numPr>
          <w:ilvl w:val="0"/>
          <w:numId w:val="12"/>
        </w:numPr>
        <w:ind w:left="1440"/>
      </w:pPr>
      <w:r w:rsidRPr="001005D4">
        <w:t>Conciseness: Keep the problem statement concise and to the point. A single sentence or short paragraph should suffice.</w:t>
      </w:r>
    </w:p>
    <w:p w:rsidR="001005D4" w:rsidRPr="001005D4" w:rsidRDefault="001005D4" w:rsidP="00127890">
      <w:pPr>
        <w:pStyle w:val="ListParagraph"/>
        <w:numPr>
          <w:ilvl w:val="0"/>
          <w:numId w:val="12"/>
        </w:numPr>
        <w:ind w:left="1440"/>
      </w:pPr>
      <w:r w:rsidRPr="001005D4">
        <w:t>Clarity: Use clear and straightforward language, avoiding jargon that might confuse the audience.</w:t>
      </w:r>
    </w:p>
    <w:p w:rsidR="001005D4" w:rsidRPr="001005D4" w:rsidRDefault="001005D4" w:rsidP="00633ABB">
      <w:pPr>
        <w:ind w:left="720"/>
        <w:rPr>
          <w:b/>
        </w:rPr>
      </w:pPr>
      <w:r w:rsidRPr="001005D4">
        <w:rPr>
          <w:b/>
        </w:rPr>
        <w:t>Present Supporting Evidence:</w:t>
      </w:r>
    </w:p>
    <w:p w:rsidR="001005D4" w:rsidRPr="001005D4" w:rsidRDefault="001005D4" w:rsidP="00127890">
      <w:pPr>
        <w:pStyle w:val="ListParagraph"/>
        <w:numPr>
          <w:ilvl w:val="0"/>
          <w:numId w:val="13"/>
        </w:numPr>
        <w:ind w:left="1440"/>
      </w:pPr>
      <w:r w:rsidRPr="001005D4">
        <w:t>User Stories or Testimonials: Share real-life stories or testimonials from users who face the problem.</w:t>
      </w:r>
    </w:p>
    <w:p w:rsidR="001005D4" w:rsidRPr="001005D4" w:rsidRDefault="001005D4" w:rsidP="00127890">
      <w:pPr>
        <w:pStyle w:val="ListParagraph"/>
        <w:numPr>
          <w:ilvl w:val="0"/>
          <w:numId w:val="13"/>
        </w:numPr>
        <w:ind w:left="1440"/>
      </w:pPr>
      <w:r w:rsidRPr="001005D4">
        <w:t>Market Research: Present findings from market research or surveys that validate the problem's existence and significance.</w:t>
      </w:r>
    </w:p>
    <w:p w:rsidR="001005D4" w:rsidRPr="001005D4" w:rsidRDefault="001005D4" w:rsidP="00633ABB">
      <w:pPr>
        <w:ind w:left="720"/>
        <w:rPr>
          <w:b/>
        </w:rPr>
      </w:pPr>
      <w:r w:rsidRPr="001005D4">
        <w:rPr>
          <w:b/>
        </w:rPr>
        <w:t>Connect Emotionally:</w:t>
      </w:r>
    </w:p>
    <w:p w:rsidR="001005D4" w:rsidRPr="001005D4" w:rsidRDefault="001005D4" w:rsidP="00127890">
      <w:pPr>
        <w:pStyle w:val="ListParagraph"/>
        <w:numPr>
          <w:ilvl w:val="0"/>
          <w:numId w:val="14"/>
        </w:numPr>
        <w:ind w:left="1440"/>
      </w:pPr>
      <w:r w:rsidRPr="001005D4">
        <w:t>Empathy: Show empathy towards those affected by the problem. This helps to build an emotional connection with the audience.</w:t>
      </w:r>
    </w:p>
    <w:p w:rsidR="001005D4" w:rsidRDefault="001005D4" w:rsidP="00127890">
      <w:pPr>
        <w:pStyle w:val="ListParagraph"/>
        <w:numPr>
          <w:ilvl w:val="0"/>
          <w:numId w:val="14"/>
        </w:numPr>
        <w:ind w:left="1440"/>
      </w:pPr>
      <w:r w:rsidRPr="001005D4">
        <w:t>Urgency: Convey a sense of urgency, explaining why the problem needs to be solved now.</w:t>
      </w:r>
    </w:p>
    <w:p w:rsidR="001005D4" w:rsidRDefault="001005D4" w:rsidP="00633ABB">
      <w:pPr>
        <w:ind w:left="720"/>
      </w:pPr>
    </w:p>
    <w:p w:rsidR="001005D4" w:rsidRPr="001005D4" w:rsidRDefault="001005D4" w:rsidP="00633ABB">
      <w:pPr>
        <w:ind w:left="720"/>
        <w:rPr>
          <w:b/>
        </w:rPr>
      </w:pPr>
      <w:r w:rsidRPr="001005D4">
        <w:rPr>
          <w:b/>
        </w:rPr>
        <w:t>Example of a Well-Communicated Problem Statement</w:t>
      </w:r>
    </w:p>
    <w:p w:rsidR="001005D4" w:rsidRPr="001005D4" w:rsidRDefault="001005D4" w:rsidP="00633ABB">
      <w:pPr>
        <w:ind w:left="720"/>
        <w:rPr>
          <w:b/>
        </w:rPr>
      </w:pPr>
      <w:r w:rsidRPr="001005D4">
        <w:rPr>
          <w:b/>
        </w:rPr>
        <w:t>Problem Statement:</w:t>
      </w:r>
    </w:p>
    <w:p w:rsidR="001005D4" w:rsidRDefault="001005D4" w:rsidP="00633ABB">
      <w:pPr>
        <w:ind w:left="720"/>
      </w:pPr>
      <w:r>
        <w:t>"Small business owners spend an average of 10 hours a week manually managing their payroll, leading to significant time loss and increased risk of errors. This inefficiency not only hampers productivity but also results in financial discrepancies and employee dissatisfaction."</w:t>
      </w:r>
    </w:p>
    <w:p w:rsidR="001005D4" w:rsidRPr="001005D4" w:rsidRDefault="001005D4" w:rsidP="00633ABB">
      <w:pPr>
        <w:ind w:left="720"/>
        <w:rPr>
          <w:b/>
        </w:rPr>
      </w:pPr>
      <w:r w:rsidRPr="001005D4">
        <w:rPr>
          <w:b/>
        </w:rPr>
        <w:t>Supporting Evidence:</w:t>
      </w:r>
    </w:p>
    <w:p w:rsidR="001005D4" w:rsidRDefault="001005D4" w:rsidP="00127890">
      <w:pPr>
        <w:pStyle w:val="ListParagraph"/>
        <w:numPr>
          <w:ilvl w:val="0"/>
          <w:numId w:val="15"/>
        </w:numPr>
        <w:ind w:left="1440"/>
      </w:pPr>
      <w:r w:rsidRPr="00BB75D9">
        <w:rPr>
          <w:b/>
        </w:rPr>
        <w:t>Survey Data:</w:t>
      </w:r>
      <w:r>
        <w:t xml:space="preserve"> "According to a recent survey by Small Business Trends, 65% of small business owners find payroll management to be the most time-consuming administrative task."</w:t>
      </w:r>
    </w:p>
    <w:p w:rsidR="001005D4" w:rsidRDefault="001005D4" w:rsidP="00127890">
      <w:pPr>
        <w:pStyle w:val="ListParagraph"/>
        <w:numPr>
          <w:ilvl w:val="0"/>
          <w:numId w:val="15"/>
        </w:numPr>
        <w:ind w:left="1440"/>
      </w:pPr>
      <w:r w:rsidRPr="00BB75D9">
        <w:rPr>
          <w:b/>
        </w:rPr>
        <w:t>User Testimonial:</w:t>
      </w:r>
      <w:r>
        <w:t xml:space="preserve"> "Jane Doe, owner of a local bakery, shares how manual payroll errors cost her over $1,000 in fines last year."</w:t>
      </w:r>
    </w:p>
    <w:p w:rsidR="00551D4E" w:rsidRDefault="001005D4" w:rsidP="00633ABB">
      <w:pPr>
        <w:ind w:left="720"/>
      </w:pPr>
      <w:r>
        <w:lastRenderedPageBreak/>
        <w:t>By clearly defining the problem, providing context, and supporting it with evidence, you can effectively communicate the need for your software solution, making your project pitch compelling and persuasive.</w:t>
      </w:r>
    </w:p>
    <w:p w:rsidR="00551D4E" w:rsidRPr="00BB75D9" w:rsidRDefault="00551D4E" w:rsidP="00551D4E">
      <w:pPr>
        <w:rPr>
          <w:b/>
        </w:rPr>
      </w:pPr>
      <w:r w:rsidRPr="00BB75D9">
        <w:rPr>
          <w:b/>
        </w:rPr>
        <w:t>Solution Description:</w:t>
      </w:r>
    </w:p>
    <w:p w:rsidR="00551D4E" w:rsidRPr="00BB75D9" w:rsidRDefault="00551D4E" w:rsidP="00551D4E">
      <w:pPr>
        <w:rPr>
          <w:b/>
        </w:rPr>
      </w:pPr>
      <w:r w:rsidRPr="00BB75D9">
        <w:rPr>
          <w:b/>
        </w:rPr>
        <w:t>What key elements should be included when describing the solution in your pitch? Provide an example of a concise and compelling solution description.</w:t>
      </w:r>
    </w:p>
    <w:p w:rsidR="00BB75D9" w:rsidRPr="00BB75D9" w:rsidRDefault="00BB75D9" w:rsidP="00633ABB">
      <w:pPr>
        <w:ind w:left="720"/>
        <w:rPr>
          <w:b/>
        </w:rPr>
      </w:pPr>
      <w:r w:rsidRPr="00BB75D9">
        <w:rPr>
          <w:b/>
        </w:rPr>
        <w:t>Key Elements When Describing the Solution in Your Pitch</w:t>
      </w:r>
    </w:p>
    <w:p w:rsidR="00BB75D9" w:rsidRPr="00BB75D9" w:rsidRDefault="00BB75D9" w:rsidP="00633ABB">
      <w:pPr>
        <w:ind w:left="720"/>
        <w:rPr>
          <w:b/>
        </w:rPr>
      </w:pPr>
      <w:r w:rsidRPr="00BB75D9">
        <w:rPr>
          <w:b/>
        </w:rPr>
        <w:t>Overview:</w:t>
      </w:r>
    </w:p>
    <w:p w:rsidR="00BB75D9" w:rsidRPr="00BB75D9" w:rsidRDefault="00BB75D9" w:rsidP="00127890">
      <w:pPr>
        <w:pStyle w:val="ListParagraph"/>
        <w:numPr>
          <w:ilvl w:val="0"/>
          <w:numId w:val="22"/>
        </w:numPr>
        <w:ind w:left="1440"/>
      </w:pPr>
      <w:r w:rsidRPr="00BB75D9">
        <w:t>Provide a clear and concise summary of the solution.</w:t>
      </w:r>
    </w:p>
    <w:p w:rsidR="00BB75D9" w:rsidRPr="00BB75D9" w:rsidRDefault="00BB75D9" w:rsidP="00127890">
      <w:pPr>
        <w:pStyle w:val="ListParagraph"/>
        <w:numPr>
          <w:ilvl w:val="0"/>
          <w:numId w:val="22"/>
        </w:numPr>
        <w:ind w:left="1440"/>
      </w:pPr>
      <w:r w:rsidRPr="00BB75D9">
        <w:t>Explain what the solution is and how it works.</w:t>
      </w:r>
    </w:p>
    <w:p w:rsidR="00BB75D9" w:rsidRPr="00BB75D9" w:rsidRDefault="00BB75D9" w:rsidP="00633ABB">
      <w:pPr>
        <w:ind w:left="720"/>
        <w:rPr>
          <w:b/>
        </w:rPr>
      </w:pPr>
      <w:r w:rsidRPr="00BB75D9">
        <w:rPr>
          <w:b/>
        </w:rPr>
        <w:t>Value Proposition:</w:t>
      </w:r>
    </w:p>
    <w:p w:rsidR="00BB75D9" w:rsidRPr="00BB75D9" w:rsidRDefault="00BB75D9" w:rsidP="00127890">
      <w:pPr>
        <w:pStyle w:val="ListParagraph"/>
        <w:numPr>
          <w:ilvl w:val="0"/>
          <w:numId w:val="16"/>
        </w:numPr>
        <w:ind w:left="1440"/>
      </w:pPr>
      <w:r w:rsidRPr="00BB75D9">
        <w:t>Highlight the main benefits and unique selling points.</w:t>
      </w:r>
    </w:p>
    <w:p w:rsidR="00BB75D9" w:rsidRPr="00BB75D9" w:rsidRDefault="00BB75D9" w:rsidP="00127890">
      <w:pPr>
        <w:pStyle w:val="ListParagraph"/>
        <w:numPr>
          <w:ilvl w:val="0"/>
          <w:numId w:val="16"/>
        </w:numPr>
        <w:ind w:left="1440"/>
      </w:pPr>
      <w:r w:rsidRPr="00BB75D9">
        <w:t>Explain how it specifically addresses the problem stated.</w:t>
      </w:r>
    </w:p>
    <w:p w:rsidR="00BB75D9" w:rsidRPr="00BB75D9" w:rsidRDefault="00BB75D9" w:rsidP="00633ABB">
      <w:pPr>
        <w:ind w:left="720"/>
        <w:rPr>
          <w:b/>
        </w:rPr>
      </w:pPr>
      <w:r w:rsidRPr="00BB75D9">
        <w:rPr>
          <w:b/>
        </w:rPr>
        <w:t>Features:</w:t>
      </w:r>
    </w:p>
    <w:p w:rsidR="00BB75D9" w:rsidRPr="00BB75D9" w:rsidRDefault="00BB75D9" w:rsidP="00127890">
      <w:pPr>
        <w:pStyle w:val="ListParagraph"/>
        <w:numPr>
          <w:ilvl w:val="0"/>
          <w:numId w:val="17"/>
        </w:numPr>
        <w:ind w:left="1440"/>
      </w:pPr>
      <w:r w:rsidRPr="00BB75D9">
        <w:t>List the key features of the solution.</w:t>
      </w:r>
    </w:p>
    <w:p w:rsidR="00BB75D9" w:rsidRPr="00BB75D9" w:rsidRDefault="00BB75D9" w:rsidP="00127890">
      <w:pPr>
        <w:pStyle w:val="ListParagraph"/>
        <w:numPr>
          <w:ilvl w:val="0"/>
          <w:numId w:val="17"/>
        </w:numPr>
        <w:ind w:left="1440"/>
      </w:pPr>
      <w:r w:rsidRPr="00BB75D9">
        <w:t>Focus on those that directly solve the problem and add significant value.</w:t>
      </w:r>
    </w:p>
    <w:p w:rsidR="00BB75D9" w:rsidRPr="00BB75D9" w:rsidRDefault="00BB75D9" w:rsidP="00633ABB">
      <w:pPr>
        <w:ind w:left="720"/>
        <w:rPr>
          <w:b/>
        </w:rPr>
      </w:pPr>
      <w:r w:rsidRPr="00BB75D9">
        <w:rPr>
          <w:b/>
        </w:rPr>
        <w:t>Technology and Innovation:</w:t>
      </w:r>
    </w:p>
    <w:p w:rsidR="00BB75D9" w:rsidRPr="00BB75D9" w:rsidRDefault="00BB75D9" w:rsidP="00127890">
      <w:pPr>
        <w:pStyle w:val="ListParagraph"/>
        <w:numPr>
          <w:ilvl w:val="0"/>
          <w:numId w:val="18"/>
        </w:numPr>
        <w:ind w:left="1440"/>
      </w:pPr>
      <w:r w:rsidRPr="00BB75D9">
        <w:t>Briefly mention any innovative technologies or methods used.</w:t>
      </w:r>
    </w:p>
    <w:p w:rsidR="00BB75D9" w:rsidRPr="00BB75D9" w:rsidRDefault="00BB75D9" w:rsidP="00127890">
      <w:pPr>
        <w:pStyle w:val="ListParagraph"/>
        <w:numPr>
          <w:ilvl w:val="0"/>
          <w:numId w:val="18"/>
        </w:numPr>
        <w:ind w:left="1440"/>
      </w:pPr>
      <w:r w:rsidRPr="00BB75D9">
        <w:t>Explain why these technologies are suitable for solving the problem.</w:t>
      </w:r>
    </w:p>
    <w:p w:rsidR="00BB75D9" w:rsidRPr="00BB75D9" w:rsidRDefault="00BB75D9" w:rsidP="00633ABB">
      <w:pPr>
        <w:ind w:left="720"/>
        <w:rPr>
          <w:b/>
        </w:rPr>
      </w:pPr>
      <w:r w:rsidRPr="00BB75D9">
        <w:rPr>
          <w:b/>
        </w:rPr>
        <w:t>User Experience:</w:t>
      </w:r>
    </w:p>
    <w:p w:rsidR="00BB75D9" w:rsidRPr="00BB75D9" w:rsidRDefault="00BB75D9" w:rsidP="00127890">
      <w:pPr>
        <w:pStyle w:val="ListParagraph"/>
        <w:numPr>
          <w:ilvl w:val="0"/>
          <w:numId w:val="19"/>
        </w:numPr>
        <w:ind w:left="1440"/>
      </w:pPr>
      <w:r w:rsidRPr="00BB75D9">
        <w:t>Describe how the user will interact with the solution.</w:t>
      </w:r>
    </w:p>
    <w:p w:rsidR="00BB75D9" w:rsidRPr="00BB75D9" w:rsidRDefault="00BB75D9" w:rsidP="00127890">
      <w:pPr>
        <w:pStyle w:val="ListParagraph"/>
        <w:numPr>
          <w:ilvl w:val="0"/>
          <w:numId w:val="19"/>
        </w:numPr>
        <w:ind w:left="1440"/>
      </w:pPr>
      <w:r w:rsidRPr="00BB75D9">
        <w:t>Emphasize ease of use, accessibility, and overall user experience.</w:t>
      </w:r>
    </w:p>
    <w:p w:rsidR="00BB75D9" w:rsidRPr="00BB75D9" w:rsidRDefault="00BB75D9" w:rsidP="00633ABB">
      <w:pPr>
        <w:ind w:left="720"/>
        <w:rPr>
          <w:b/>
        </w:rPr>
      </w:pPr>
      <w:r w:rsidRPr="00BB75D9">
        <w:rPr>
          <w:b/>
        </w:rPr>
        <w:t>Impact:</w:t>
      </w:r>
    </w:p>
    <w:p w:rsidR="00BB75D9" w:rsidRPr="00BB75D9" w:rsidRDefault="00BB75D9" w:rsidP="00127890">
      <w:pPr>
        <w:pStyle w:val="ListParagraph"/>
        <w:numPr>
          <w:ilvl w:val="0"/>
          <w:numId w:val="20"/>
        </w:numPr>
        <w:ind w:left="1440"/>
      </w:pPr>
      <w:r w:rsidRPr="00BB75D9">
        <w:t>Explain the expected positive outcomes.</w:t>
      </w:r>
    </w:p>
    <w:p w:rsidR="00BB75D9" w:rsidRPr="00BB75D9" w:rsidRDefault="00BB75D9" w:rsidP="00127890">
      <w:pPr>
        <w:pStyle w:val="ListParagraph"/>
        <w:numPr>
          <w:ilvl w:val="0"/>
          <w:numId w:val="20"/>
        </w:numPr>
        <w:ind w:left="1440"/>
      </w:pPr>
      <w:r w:rsidRPr="00BB75D9">
        <w:t>Use metrics or projections to demonstrate the potential impact.</w:t>
      </w:r>
    </w:p>
    <w:p w:rsidR="00BB75D9" w:rsidRPr="00BB75D9" w:rsidRDefault="00BB75D9" w:rsidP="00633ABB">
      <w:pPr>
        <w:ind w:left="720"/>
        <w:rPr>
          <w:b/>
        </w:rPr>
      </w:pPr>
      <w:r w:rsidRPr="00BB75D9">
        <w:rPr>
          <w:b/>
        </w:rPr>
        <w:t>Scalability and Future Growth:</w:t>
      </w:r>
    </w:p>
    <w:p w:rsidR="00BB75D9" w:rsidRPr="00BB75D9" w:rsidRDefault="00BB75D9" w:rsidP="00127890">
      <w:pPr>
        <w:pStyle w:val="ListParagraph"/>
        <w:numPr>
          <w:ilvl w:val="0"/>
          <w:numId w:val="21"/>
        </w:numPr>
        <w:ind w:left="1440"/>
      </w:pPr>
      <w:r w:rsidRPr="00BB75D9">
        <w:t>Mention the scalability of the solution.</w:t>
      </w:r>
    </w:p>
    <w:p w:rsidR="00BB75D9" w:rsidRDefault="00BB75D9" w:rsidP="00127890">
      <w:pPr>
        <w:pStyle w:val="ListParagraph"/>
        <w:numPr>
          <w:ilvl w:val="0"/>
          <w:numId w:val="21"/>
        </w:numPr>
        <w:ind w:left="1440"/>
      </w:pPr>
      <w:r w:rsidRPr="00BB75D9">
        <w:t>Outline any future developments or additional features planned.</w:t>
      </w:r>
    </w:p>
    <w:p w:rsidR="00BF5568" w:rsidRPr="00BF5568" w:rsidRDefault="00BF5568" w:rsidP="00633ABB">
      <w:pPr>
        <w:ind w:left="720"/>
        <w:rPr>
          <w:b/>
        </w:rPr>
      </w:pPr>
      <w:r w:rsidRPr="00BF5568">
        <w:rPr>
          <w:b/>
        </w:rPr>
        <w:t>Example of a Concise and Compelling Solution Description</w:t>
      </w:r>
    </w:p>
    <w:p w:rsidR="00BF5568" w:rsidRPr="00BF5568" w:rsidRDefault="00BF5568" w:rsidP="00633ABB">
      <w:pPr>
        <w:ind w:left="720"/>
        <w:rPr>
          <w:b/>
        </w:rPr>
      </w:pPr>
      <w:r w:rsidRPr="00BF5568">
        <w:rPr>
          <w:b/>
        </w:rPr>
        <w:t>Solution Description:</w:t>
      </w:r>
    </w:p>
    <w:p w:rsidR="00BF5568" w:rsidRPr="00BF5568" w:rsidRDefault="00BF5568" w:rsidP="00633ABB">
      <w:pPr>
        <w:ind w:left="720"/>
      </w:pPr>
      <w:r w:rsidRPr="00BF5568">
        <w:t xml:space="preserve">"Our software, </w:t>
      </w:r>
      <w:proofErr w:type="spellStart"/>
      <w:r w:rsidRPr="00BF5568">
        <w:t>PayEase</w:t>
      </w:r>
      <w:proofErr w:type="spellEnd"/>
      <w:r w:rsidRPr="00BF5568">
        <w:t xml:space="preserve">, is a cloud-based payroll management system designed specifically for small businesses. </w:t>
      </w:r>
      <w:proofErr w:type="spellStart"/>
      <w:r w:rsidRPr="00BF5568">
        <w:t>PayEase</w:t>
      </w:r>
      <w:proofErr w:type="spellEnd"/>
      <w:r w:rsidRPr="00BF5568">
        <w:t xml:space="preserve"> automates the entire payroll process, reducing the time spent on payroll management from 10 hours a week to just 30 minutes.</w:t>
      </w:r>
    </w:p>
    <w:p w:rsidR="00BF5568" w:rsidRDefault="00BF5568" w:rsidP="00633ABB">
      <w:pPr>
        <w:ind w:left="720"/>
      </w:pPr>
      <w:r w:rsidRPr="00BF5568">
        <w:rPr>
          <w:b/>
        </w:rPr>
        <w:lastRenderedPageBreak/>
        <w:t>Value Proposition</w:t>
      </w:r>
      <w:proofErr w:type="gramStart"/>
      <w:r w:rsidRPr="00BF5568">
        <w:rPr>
          <w:b/>
        </w:rPr>
        <w:t>:</w:t>
      </w:r>
      <w:proofErr w:type="gramEnd"/>
      <w:r w:rsidRPr="00BF5568">
        <w:br/>
      </w:r>
      <w:proofErr w:type="spellStart"/>
      <w:r w:rsidRPr="00BF5568">
        <w:t>PayEase</w:t>
      </w:r>
      <w:proofErr w:type="spellEnd"/>
      <w:r w:rsidRPr="00BF5568">
        <w:t xml:space="preserve"> eliminates manual errors, ensures compliance with tax regulations, and improves overall efficiency, allowing business owners to focus on growing their business rather than administrative tasks.</w:t>
      </w:r>
    </w:p>
    <w:p w:rsidR="00BF5568" w:rsidRPr="00BF5568" w:rsidRDefault="00BF5568" w:rsidP="00633ABB">
      <w:pPr>
        <w:ind w:left="720"/>
        <w:rPr>
          <w:b/>
        </w:rPr>
      </w:pPr>
      <w:r w:rsidRPr="00BF5568">
        <w:rPr>
          <w:b/>
        </w:rPr>
        <w:t>Key Features:</w:t>
      </w:r>
    </w:p>
    <w:p w:rsidR="00BF5568" w:rsidRDefault="00BF5568" w:rsidP="00127890">
      <w:pPr>
        <w:pStyle w:val="ListParagraph"/>
        <w:numPr>
          <w:ilvl w:val="0"/>
          <w:numId w:val="23"/>
        </w:numPr>
        <w:ind w:left="1440"/>
      </w:pPr>
      <w:r w:rsidRPr="00BF5568">
        <w:rPr>
          <w:b/>
        </w:rPr>
        <w:t>Automated Payroll Calculations:</w:t>
      </w:r>
      <w:r>
        <w:t xml:space="preserve"> Accurate and instant calculations of wages, taxes, and deductions.</w:t>
      </w:r>
    </w:p>
    <w:p w:rsidR="00BF5568" w:rsidRDefault="00BF5568" w:rsidP="00127890">
      <w:pPr>
        <w:pStyle w:val="ListParagraph"/>
        <w:numPr>
          <w:ilvl w:val="0"/>
          <w:numId w:val="23"/>
        </w:numPr>
        <w:ind w:left="1440"/>
      </w:pPr>
      <w:r w:rsidRPr="00BF5568">
        <w:rPr>
          <w:b/>
        </w:rPr>
        <w:t>Direct Deposit:</w:t>
      </w:r>
      <w:r>
        <w:t xml:space="preserve"> Secure and timely salary transfers directly to employee bank accounts.</w:t>
      </w:r>
    </w:p>
    <w:p w:rsidR="00BF5568" w:rsidRDefault="00BF5568" w:rsidP="00127890">
      <w:pPr>
        <w:pStyle w:val="ListParagraph"/>
        <w:numPr>
          <w:ilvl w:val="0"/>
          <w:numId w:val="23"/>
        </w:numPr>
        <w:ind w:left="1440"/>
      </w:pPr>
      <w:r>
        <w:t>Tax Filing: Automatic tax filing and compliance updates to ensure adherence to the latest regulations.</w:t>
      </w:r>
    </w:p>
    <w:p w:rsidR="00BF5568" w:rsidRDefault="00BF5568" w:rsidP="00127890">
      <w:pPr>
        <w:pStyle w:val="ListParagraph"/>
        <w:numPr>
          <w:ilvl w:val="0"/>
          <w:numId w:val="23"/>
        </w:numPr>
        <w:ind w:left="1440"/>
      </w:pPr>
      <w:r w:rsidRPr="00BF5568">
        <w:rPr>
          <w:b/>
        </w:rPr>
        <w:t>Employee Self-Service Portal:</w:t>
      </w:r>
      <w:r>
        <w:t xml:space="preserve"> Employees can access their pay stubs, tax documents, and update personal information online.</w:t>
      </w:r>
    </w:p>
    <w:p w:rsidR="00ED296A" w:rsidRDefault="00ED296A" w:rsidP="00633ABB">
      <w:pPr>
        <w:ind w:left="720"/>
      </w:pPr>
    </w:p>
    <w:p w:rsidR="00ED296A" w:rsidRPr="00ED296A" w:rsidRDefault="00ED296A" w:rsidP="00633ABB">
      <w:pPr>
        <w:ind w:left="720"/>
      </w:pPr>
      <w:r w:rsidRPr="00ED296A">
        <w:rPr>
          <w:b/>
        </w:rPr>
        <w:t>Technology and Innovation</w:t>
      </w:r>
      <w:proofErr w:type="gramStart"/>
      <w:r w:rsidRPr="00ED296A">
        <w:rPr>
          <w:b/>
        </w:rPr>
        <w:t>:</w:t>
      </w:r>
      <w:proofErr w:type="gramEnd"/>
      <w:r w:rsidRPr="00ED296A">
        <w:br/>
      </w:r>
      <w:proofErr w:type="spellStart"/>
      <w:r w:rsidRPr="00ED296A">
        <w:t>PayEase</w:t>
      </w:r>
      <w:proofErr w:type="spellEnd"/>
      <w:r w:rsidRPr="00ED296A">
        <w:t xml:space="preserve"> leverages advanced machine learning algorithms to predict and prevent common payroll errors, and its cloud infrastructure ensures data security and accessibility from any location.</w:t>
      </w:r>
    </w:p>
    <w:p w:rsidR="00ED296A" w:rsidRPr="00ED296A" w:rsidRDefault="00ED296A" w:rsidP="00633ABB">
      <w:pPr>
        <w:ind w:left="720"/>
      </w:pPr>
      <w:r w:rsidRPr="00ED296A">
        <w:rPr>
          <w:b/>
        </w:rPr>
        <w:t>User Experience</w:t>
      </w:r>
      <w:proofErr w:type="gramStart"/>
      <w:r w:rsidRPr="00ED296A">
        <w:rPr>
          <w:b/>
        </w:rPr>
        <w:t>:</w:t>
      </w:r>
      <w:proofErr w:type="gramEnd"/>
      <w:r w:rsidRPr="00ED296A">
        <w:br/>
        <w:t>The intuitive user interface makes it easy for business owners to navigate the system without needing extensive training. The setup process is straightforward, and our dedicated support team is always ready to assist.</w:t>
      </w:r>
    </w:p>
    <w:p w:rsidR="00ED296A" w:rsidRPr="00ED296A" w:rsidRDefault="00ED296A" w:rsidP="00633ABB">
      <w:pPr>
        <w:ind w:left="720"/>
      </w:pPr>
      <w:r w:rsidRPr="00ED296A">
        <w:rPr>
          <w:b/>
        </w:rPr>
        <w:t>Impact</w:t>
      </w:r>
      <w:proofErr w:type="gramStart"/>
      <w:r w:rsidRPr="00ED296A">
        <w:rPr>
          <w:b/>
        </w:rPr>
        <w:t>:</w:t>
      </w:r>
      <w:proofErr w:type="gramEnd"/>
      <w:r w:rsidRPr="00ED296A">
        <w:br/>
        <w:t xml:space="preserve">By using </w:t>
      </w:r>
      <w:proofErr w:type="spellStart"/>
      <w:r w:rsidRPr="00ED296A">
        <w:t>PayEase</w:t>
      </w:r>
      <w:proofErr w:type="spellEnd"/>
      <w:r w:rsidRPr="00ED296A">
        <w:t>, small businesses can save over 500 hours annually in payroll processing time, translating to significant cost savings and increased productivity.</w:t>
      </w:r>
    </w:p>
    <w:p w:rsidR="00ED296A" w:rsidRPr="00ED296A" w:rsidRDefault="00ED296A" w:rsidP="00633ABB">
      <w:pPr>
        <w:ind w:left="720"/>
      </w:pPr>
      <w:r w:rsidRPr="00ED296A">
        <w:rPr>
          <w:b/>
        </w:rPr>
        <w:t>Scalability and Future Growth</w:t>
      </w:r>
      <w:proofErr w:type="gramStart"/>
      <w:r w:rsidRPr="00ED296A">
        <w:rPr>
          <w:b/>
        </w:rPr>
        <w:t>:</w:t>
      </w:r>
      <w:proofErr w:type="gramEnd"/>
      <w:r w:rsidRPr="00ED296A">
        <w:br/>
      </w:r>
      <w:proofErr w:type="spellStart"/>
      <w:r w:rsidRPr="00ED296A">
        <w:t>PayEase</w:t>
      </w:r>
      <w:proofErr w:type="spellEnd"/>
      <w:r w:rsidRPr="00ED296A">
        <w:t xml:space="preserve"> is designed to grow with your business. As you hire more employees or expand into new states, our system scales effortlessly to meet your needs. Future updates will include advanced analytics and integration with popular accounting software to provide even more value."</w:t>
      </w:r>
    </w:p>
    <w:p w:rsidR="00ED296A" w:rsidRPr="00ED296A" w:rsidRDefault="00ED296A" w:rsidP="00633ABB">
      <w:pPr>
        <w:ind w:left="720"/>
      </w:pPr>
      <w:r w:rsidRPr="00ED296A">
        <w:t>This solution description clearly outlines what the software is, how it solves the identified problem, and the benefits it brings to the target audience, making it a compelling part of a software project pitch.</w:t>
      </w:r>
    </w:p>
    <w:p w:rsidR="00551D4E" w:rsidRDefault="00551D4E" w:rsidP="00551D4E"/>
    <w:p w:rsidR="00551D4E" w:rsidRPr="009E76CF" w:rsidRDefault="00551D4E" w:rsidP="00551D4E">
      <w:pPr>
        <w:rPr>
          <w:b/>
        </w:rPr>
      </w:pPr>
      <w:r w:rsidRPr="009E76CF">
        <w:rPr>
          <w:b/>
        </w:rPr>
        <w:t>Market Analysis:</w:t>
      </w:r>
    </w:p>
    <w:p w:rsidR="00551D4E" w:rsidRDefault="00551D4E" w:rsidP="00551D4E">
      <w:pPr>
        <w:rPr>
          <w:b/>
        </w:rPr>
      </w:pPr>
      <w:r w:rsidRPr="009E76CF">
        <w:rPr>
          <w:b/>
        </w:rPr>
        <w:t>Why is market analysis crucial in a software project pitch? What kind of market information should you include to strengthen your pitch?</w:t>
      </w:r>
    </w:p>
    <w:p w:rsidR="00E535E1" w:rsidRPr="00E535E1" w:rsidRDefault="00E535E1" w:rsidP="00633ABB">
      <w:pPr>
        <w:ind w:left="720"/>
        <w:rPr>
          <w:b/>
        </w:rPr>
      </w:pPr>
      <w:r w:rsidRPr="00E535E1">
        <w:rPr>
          <w:b/>
        </w:rPr>
        <w:t>Importance of Market Analysis in a Software Project Pitch</w:t>
      </w:r>
    </w:p>
    <w:p w:rsidR="00E535E1" w:rsidRPr="00E535E1" w:rsidRDefault="00E535E1" w:rsidP="00633ABB">
      <w:pPr>
        <w:ind w:left="720"/>
      </w:pPr>
      <w:r w:rsidRPr="00E535E1">
        <w:lastRenderedPageBreak/>
        <w:t>Market analysis is crucial in a software project pitch for several reasons:</w:t>
      </w:r>
    </w:p>
    <w:p w:rsidR="00E535E1" w:rsidRPr="00E535E1" w:rsidRDefault="00E535E1" w:rsidP="00127890">
      <w:pPr>
        <w:pStyle w:val="ListParagraph"/>
        <w:numPr>
          <w:ilvl w:val="0"/>
          <w:numId w:val="24"/>
        </w:numPr>
        <w:ind w:left="1440"/>
      </w:pPr>
      <w:r w:rsidRPr="00E535E1">
        <w:t>Validation of Need: It demonstrates that there is a real demand for your solution. By showing that a market exists, you validate the problem and the necessity of your software.</w:t>
      </w:r>
    </w:p>
    <w:p w:rsidR="00E535E1" w:rsidRPr="00E535E1" w:rsidRDefault="00E535E1" w:rsidP="00127890">
      <w:pPr>
        <w:pStyle w:val="ListParagraph"/>
        <w:numPr>
          <w:ilvl w:val="0"/>
          <w:numId w:val="24"/>
        </w:numPr>
        <w:ind w:left="1440"/>
      </w:pPr>
      <w:r w:rsidRPr="00E535E1">
        <w:t>Understanding the Landscape: It provides insights into the current market conditions, including competitors, market trends, and potential barriers to entry. This helps in positioning your product strategically.</w:t>
      </w:r>
    </w:p>
    <w:p w:rsidR="00E535E1" w:rsidRPr="00E535E1" w:rsidRDefault="00E535E1" w:rsidP="00127890">
      <w:pPr>
        <w:pStyle w:val="ListParagraph"/>
        <w:numPr>
          <w:ilvl w:val="0"/>
          <w:numId w:val="24"/>
        </w:numPr>
        <w:ind w:left="1440"/>
      </w:pPr>
      <w:r w:rsidRPr="00E535E1">
        <w:t>Target Audience Identification: It helps in identifying and understanding your target audience, their needs, preferences, and behavior. This ensures that your solution is tailored to meet their specific requirements.</w:t>
      </w:r>
    </w:p>
    <w:p w:rsidR="00E535E1" w:rsidRPr="00E535E1" w:rsidRDefault="00E535E1" w:rsidP="00127890">
      <w:pPr>
        <w:pStyle w:val="ListParagraph"/>
        <w:numPr>
          <w:ilvl w:val="0"/>
          <w:numId w:val="24"/>
        </w:numPr>
        <w:ind w:left="1440"/>
      </w:pPr>
      <w:r w:rsidRPr="00E535E1">
        <w:t>Risk Mitigation: It highlights potential risks and challenges in the market, allowing you to develop strategies to mitigate them. This reassures investors of the viability of your project.</w:t>
      </w:r>
    </w:p>
    <w:p w:rsidR="00E535E1" w:rsidRPr="00E535E1" w:rsidRDefault="00E535E1" w:rsidP="00127890">
      <w:pPr>
        <w:pStyle w:val="ListParagraph"/>
        <w:numPr>
          <w:ilvl w:val="0"/>
          <w:numId w:val="24"/>
        </w:numPr>
        <w:ind w:left="1440"/>
      </w:pPr>
      <w:r w:rsidRPr="00E535E1">
        <w:t>Growth Potential: It provides data on market size, growth potential, and future trends, which can be compelling to investors looking for lucrative opportunities.</w:t>
      </w:r>
    </w:p>
    <w:p w:rsidR="00E535E1" w:rsidRDefault="00E535E1" w:rsidP="00127890">
      <w:pPr>
        <w:pStyle w:val="ListParagraph"/>
        <w:numPr>
          <w:ilvl w:val="0"/>
          <w:numId w:val="24"/>
        </w:numPr>
        <w:ind w:left="1440"/>
      </w:pPr>
      <w:r w:rsidRPr="00E535E1">
        <w:t>Competitive Advantage: It identifies gaps in the market and areas where your solution can offer a competitive edge, making your pitch more compelling.</w:t>
      </w:r>
    </w:p>
    <w:p w:rsidR="00E535E1" w:rsidRDefault="00E535E1" w:rsidP="00633ABB">
      <w:pPr>
        <w:ind w:left="720"/>
      </w:pPr>
    </w:p>
    <w:p w:rsidR="00793EB5" w:rsidRPr="00793EB5" w:rsidRDefault="00793EB5" w:rsidP="00633ABB">
      <w:pPr>
        <w:ind w:left="720"/>
        <w:rPr>
          <w:b/>
        </w:rPr>
      </w:pPr>
      <w:r w:rsidRPr="00793EB5">
        <w:rPr>
          <w:b/>
        </w:rPr>
        <w:t>Market Information to Include in Your Pitch</w:t>
      </w:r>
    </w:p>
    <w:p w:rsidR="00793EB5" w:rsidRPr="00793EB5" w:rsidRDefault="00793EB5" w:rsidP="00633ABB">
      <w:pPr>
        <w:ind w:left="720"/>
        <w:rPr>
          <w:b/>
        </w:rPr>
      </w:pPr>
      <w:r w:rsidRPr="00793EB5">
        <w:rPr>
          <w:b/>
        </w:rPr>
        <w:t>Market Size and Growth:</w:t>
      </w:r>
    </w:p>
    <w:p w:rsidR="00793EB5" w:rsidRPr="00793EB5" w:rsidRDefault="00793EB5" w:rsidP="00127890">
      <w:pPr>
        <w:pStyle w:val="ListParagraph"/>
        <w:numPr>
          <w:ilvl w:val="0"/>
          <w:numId w:val="25"/>
        </w:numPr>
        <w:ind w:left="1440"/>
      </w:pPr>
      <w:r w:rsidRPr="00793EB5">
        <w:t>Current Size: Provide data on the current market size in terms of revenue, number of users, or other relevant metrics.</w:t>
      </w:r>
    </w:p>
    <w:p w:rsidR="00793EB5" w:rsidRPr="00793EB5" w:rsidRDefault="00793EB5" w:rsidP="00127890">
      <w:pPr>
        <w:pStyle w:val="ListParagraph"/>
        <w:numPr>
          <w:ilvl w:val="0"/>
          <w:numId w:val="25"/>
        </w:numPr>
        <w:ind w:left="1440"/>
      </w:pPr>
      <w:r w:rsidRPr="00793EB5">
        <w:t>Growth Projections: Include forecasts for market growth over the next few years, supported by reputable sources.</w:t>
      </w:r>
    </w:p>
    <w:p w:rsidR="00793EB5" w:rsidRPr="00793EB5" w:rsidRDefault="00793EB5" w:rsidP="00633ABB">
      <w:pPr>
        <w:ind w:left="720"/>
        <w:rPr>
          <w:b/>
        </w:rPr>
      </w:pPr>
      <w:r w:rsidRPr="00793EB5">
        <w:rPr>
          <w:b/>
        </w:rPr>
        <w:t>Target Audience:</w:t>
      </w:r>
    </w:p>
    <w:p w:rsidR="00793EB5" w:rsidRPr="00793EB5" w:rsidRDefault="00793EB5" w:rsidP="00127890">
      <w:pPr>
        <w:pStyle w:val="ListParagraph"/>
        <w:numPr>
          <w:ilvl w:val="0"/>
          <w:numId w:val="26"/>
        </w:numPr>
        <w:ind w:left="1440"/>
      </w:pPr>
      <w:r w:rsidRPr="00793EB5">
        <w:t>Demographics: Describe the demographics of your target audience, including age, gender, location, and occupation.</w:t>
      </w:r>
    </w:p>
    <w:p w:rsidR="00793EB5" w:rsidRPr="00793EB5" w:rsidRDefault="00793EB5" w:rsidP="00127890">
      <w:pPr>
        <w:pStyle w:val="ListParagraph"/>
        <w:numPr>
          <w:ilvl w:val="0"/>
          <w:numId w:val="26"/>
        </w:numPr>
        <w:ind w:left="1440"/>
      </w:pPr>
      <w:r w:rsidRPr="00793EB5">
        <w:t>Psychographics: Include information on their attitudes, values, and behaviors relevant to your product.</w:t>
      </w:r>
    </w:p>
    <w:p w:rsidR="00793EB5" w:rsidRPr="00793EB5" w:rsidRDefault="00793EB5" w:rsidP="00633ABB">
      <w:pPr>
        <w:ind w:left="720"/>
        <w:rPr>
          <w:b/>
        </w:rPr>
      </w:pPr>
      <w:r w:rsidRPr="00793EB5">
        <w:rPr>
          <w:b/>
        </w:rPr>
        <w:t>Market Trends:</w:t>
      </w:r>
    </w:p>
    <w:p w:rsidR="00793EB5" w:rsidRPr="00793EB5" w:rsidRDefault="00793EB5" w:rsidP="00127890">
      <w:pPr>
        <w:pStyle w:val="ListParagraph"/>
        <w:numPr>
          <w:ilvl w:val="0"/>
          <w:numId w:val="27"/>
        </w:numPr>
        <w:ind w:left="1440"/>
      </w:pPr>
      <w:r w:rsidRPr="00793EB5">
        <w:t>Current Trends: Highlight key trends that are shaping the market, such as technological advancements, regulatory changes, or shifts in consumer behavior.</w:t>
      </w:r>
    </w:p>
    <w:p w:rsidR="00793EB5" w:rsidRPr="00793EB5" w:rsidRDefault="00793EB5" w:rsidP="00127890">
      <w:pPr>
        <w:pStyle w:val="ListParagraph"/>
        <w:numPr>
          <w:ilvl w:val="0"/>
          <w:numId w:val="27"/>
        </w:numPr>
        <w:ind w:left="1440"/>
      </w:pPr>
      <w:r w:rsidRPr="00793EB5">
        <w:t>Future Trends: Provide insights into anticipated future trends and how your solution aligns with or capitalizes on them.</w:t>
      </w:r>
    </w:p>
    <w:p w:rsidR="00793EB5" w:rsidRPr="00EB6092" w:rsidRDefault="00793EB5" w:rsidP="00633ABB">
      <w:pPr>
        <w:ind w:left="720"/>
        <w:rPr>
          <w:b/>
        </w:rPr>
      </w:pPr>
      <w:r w:rsidRPr="00EB6092">
        <w:rPr>
          <w:b/>
        </w:rPr>
        <w:t>Competitive Landscape:</w:t>
      </w:r>
    </w:p>
    <w:p w:rsidR="00793EB5" w:rsidRPr="00EB6092" w:rsidRDefault="00793EB5" w:rsidP="00127890">
      <w:pPr>
        <w:pStyle w:val="ListParagraph"/>
        <w:numPr>
          <w:ilvl w:val="0"/>
          <w:numId w:val="28"/>
        </w:numPr>
        <w:ind w:left="1440"/>
      </w:pPr>
      <w:r w:rsidRPr="00EB6092">
        <w:t>Competitors: List main competitors and their market share.</w:t>
      </w:r>
    </w:p>
    <w:p w:rsidR="00793EB5" w:rsidRPr="00EB6092" w:rsidRDefault="00793EB5" w:rsidP="00127890">
      <w:pPr>
        <w:pStyle w:val="ListParagraph"/>
        <w:numPr>
          <w:ilvl w:val="0"/>
          <w:numId w:val="28"/>
        </w:numPr>
        <w:ind w:left="1440"/>
      </w:pPr>
      <w:r w:rsidRPr="00EB6092">
        <w:t>Competitive Analysis: Compare your solution with existing ones, highlighting your unique selling points and advantages.</w:t>
      </w:r>
    </w:p>
    <w:p w:rsidR="00793EB5" w:rsidRPr="00EB6092" w:rsidRDefault="00793EB5" w:rsidP="00633ABB">
      <w:pPr>
        <w:ind w:left="720"/>
        <w:rPr>
          <w:b/>
        </w:rPr>
      </w:pPr>
      <w:r w:rsidRPr="00EB6092">
        <w:rPr>
          <w:b/>
        </w:rPr>
        <w:lastRenderedPageBreak/>
        <w:t>Customer Needs and Pain Points:</w:t>
      </w:r>
    </w:p>
    <w:p w:rsidR="00793EB5" w:rsidRPr="00EB6092" w:rsidRDefault="00793EB5" w:rsidP="00127890">
      <w:pPr>
        <w:pStyle w:val="ListParagraph"/>
        <w:numPr>
          <w:ilvl w:val="0"/>
          <w:numId w:val="29"/>
        </w:numPr>
        <w:ind w:left="1440"/>
      </w:pPr>
      <w:r w:rsidRPr="00EB6092">
        <w:t>Needs Assessment: Describe the specific needs of your target audience that are currently unmet.</w:t>
      </w:r>
    </w:p>
    <w:p w:rsidR="00793EB5" w:rsidRDefault="00793EB5" w:rsidP="00127890">
      <w:pPr>
        <w:pStyle w:val="ListParagraph"/>
        <w:numPr>
          <w:ilvl w:val="0"/>
          <w:numId w:val="29"/>
        </w:numPr>
        <w:ind w:left="1440"/>
      </w:pPr>
      <w:r w:rsidRPr="00EB6092">
        <w:t>Pain Points: Identify the pain points your solution addresses and how it improves the user's experience.</w:t>
      </w:r>
    </w:p>
    <w:p w:rsidR="000C770A" w:rsidRDefault="000C770A" w:rsidP="00633ABB">
      <w:pPr>
        <w:ind w:left="720"/>
      </w:pPr>
    </w:p>
    <w:p w:rsidR="000C770A" w:rsidRPr="000C770A" w:rsidRDefault="000C770A" w:rsidP="00633ABB">
      <w:pPr>
        <w:ind w:left="720"/>
        <w:rPr>
          <w:b/>
        </w:rPr>
      </w:pPr>
      <w:r w:rsidRPr="000C770A">
        <w:rPr>
          <w:b/>
        </w:rPr>
        <w:t>Example of Market Analysis in a Pitch</w:t>
      </w:r>
    </w:p>
    <w:p w:rsidR="000C770A" w:rsidRDefault="000C770A" w:rsidP="00127890">
      <w:pPr>
        <w:pStyle w:val="ListParagraph"/>
        <w:numPr>
          <w:ilvl w:val="0"/>
          <w:numId w:val="31"/>
        </w:numPr>
        <w:ind w:left="1440"/>
      </w:pPr>
      <w:r w:rsidRPr="00157A68">
        <w:rPr>
          <w:b/>
        </w:rPr>
        <w:t>Market Analysis:</w:t>
      </w:r>
      <w:r>
        <w:t xml:space="preserve"> </w:t>
      </w:r>
      <w:r>
        <w:t>"Our target market is the small to medium-sized business (SMB) sector, which currently spends over $5 billion annually on project management solutions. According to a report by Market Research Future, this market is expected to grow at a CAGR o</w:t>
      </w:r>
      <w:r>
        <w:t>f 12% over the next five years.</w:t>
      </w:r>
    </w:p>
    <w:p w:rsidR="000C770A" w:rsidRDefault="000C770A" w:rsidP="00127890">
      <w:pPr>
        <w:pStyle w:val="ListParagraph"/>
        <w:numPr>
          <w:ilvl w:val="0"/>
          <w:numId w:val="31"/>
        </w:numPr>
        <w:ind w:left="1440"/>
      </w:pPr>
      <w:r w:rsidRPr="00157A68">
        <w:rPr>
          <w:b/>
        </w:rPr>
        <w:t>Target Audience:</w:t>
      </w:r>
      <w:r>
        <w:t xml:space="preserve"> Our primary audience includes SMBs with 10-200 employees, predominantly in the technology and creative industries. These businesses face significant challenges in managing projects efficiently due to limited resources and lack of special</w:t>
      </w:r>
      <w:r>
        <w:t>ized project management skills.</w:t>
      </w:r>
    </w:p>
    <w:p w:rsidR="000C770A" w:rsidRDefault="000C770A" w:rsidP="00127890">
      <w:pPr>
        <w:pStyle w:val="ListParagraph"/>
        <w:numPr>
          <w:ilvl w:val="0"/>
          <w:numId w:val="31"/>
        </w:numPr>
        <w:ind w:left="1440"/>
      </w:pPr>
      <w:r w:rsidRPr="00157A68">
        <w:rPr>
          <w:b/>
        </w:rPr>
        <w:t>Market Trends</w:t>
      </w:r>
      <w:r>
        <w:t>: The increasing adoption of remote work and the need for seamless collaboration tools are key trends driving demand for project management solutions. Future trends indicate a growing reliance on AI-driven automation and integration with other business tools.</w:t>
      </w:r>
    </w:p>
    <w:p w:rsidR="000C770A" w:rsidRDefault="000C770A" w:rsidP="00127890">
      <w:pPr>
        <w:pStyle w:val="ListParagraph"/>
        <w:numPr>
          <w:ilvl w:val="0"/>
          <w:numId w:val="31"/>
        </w:numPr>
        <w:ind w:left="1440"/>
      </w:pPr>
      <w:r w:rsidRPr="00157A68">
        <w:rPr>
          <w:b/>
        </w:rPr>
        <w:t>Competitive Landscape:</w:t>
      </w:r>
      <w:r>
        <w:t xml:space="preserve"> Key competitors include Asana, Trello, and Basecamp, which collectively hold a 60% market share. However, our solution, </w:t>
      </w:r>
      <w:proofErr w:type="spellStart"/>
      <w:r>
        <w:t>TaskMaster</w:t>
      </w:r>
      <w:proofErr w:type="spellEnd"/>
      <w:r>
        <w:t>, differentiates itself with advanced AI capabilities and a more intuitive user interface designed fo</w:t>
      </w:r>
      <w:r>
        <w:t>r non-technical users.</w:t>
      </w:r>
    </w:p>
    <w:p w:rsidR="000C770A" w:rsidRDefault="000C770A" w:rsidP="00127890">
      <w:pPr>
        <w:pStyle w:val="ListParagraph"/>
        <w:numPr>
          <w:ilvl w:val="0"/>
          <w:numId w:val="31"/>
        </w:numPr>
        <w:ind w:left="1440"/>
      </w:pPr>
      <w:r w:rsidRPr="00157A68">
        <w:rPr>
          <w:b/>
        </w:rPr>
        <w:t>Customer Needs and Pain Points:</w:t>
      </w:r>
      <w:r>
        <w:t xml:space="preserve"> Our research indicates that SMBs struggle with project delays and inefficiencies due to poor task allocation and limited visibility into project progress. </w:t>
      </w:r>
      <w:proofErr w:type="spellStart"/>
      <w:r>
        <w:t>TaskMaster</w:t>
      </w:r>
      <w:proofErr w:type="spellEnd"/>
      <w:r>
        <w:t xml:space="preserve"> addresses these pain points by automating task assignments and providing real-time </w:t>
      </w:r>
      <w:r>
        <w:t>project tracking and analytics.</w:t>
      </w:r>
    </w:p>
    <w:p w:rsidR="000C770A" w:rsidRDefault="000C770A" w:rsidP="00127890">
      <w:pPr>
        <w:pStyle w:val="ListParagraph"/>
        <w:numPr>
          <w:ilvl w:val="0"/>
          <w:numId w:val="31"/>
        </w:numPr>
        <w:ind w:left="1440"/>
      </w:pPr>
      <w:r w:rsidRPr="00157A68">
        <w:rPr>
          <w:b/>
        </w:rPr>
        <w:t>Market Entry Strategy:</w:t>
      </w:r>
      <w:r>
        <w:t xml:space="preserve"> We plan to launch </w:t>
      </w:r>
      <w:proofErr w:type="spellStart"/>
      <w:r>
        <w:t>TaskMaster</w:t>
      </w:r>
      <w:proofErr w:type="spellEnd"/>
      <w:r>
        <w:t xml:space="preserve"> with a freemium model, supported by targeted digital marketing and partnerships with business incubators and accelerators. Our growth strategy includes expanding our feature set based on user feedback and integrating with popular business tools such as Slack and Microsoft Teams."</w:t>
      </w:r>
    </w:p>
    <w:p w:rsidR="00EB6092" w:rsidRPr="00EB6092" w:rsidRDefault="00EB6092" w:rsidP="00633ABB">
      <w:pPr>
        <w:ind w:left="720"/>
      </w:pPr>
    </w:p>
    <w:p w:rsidR="00793EB5" w:rsidRPr="00EB6092" w:rsidRDefault="00793EB5" w:rsidP="00633ABB">
      <w:pPr>
        <w:ind w:left="720"/>
        <w:rPr>
          <w:b/>
        </w:rPr>
      </w:pPr>
      <w:r w:rsidRPr="00EB6092">
        <w:rPr>
          <w:b/>
        </w:rPr>
        <w:t>Market Entry Strategy:</w:t>
      </w:r>
    </w:p>
    <w:p w:rsidR="00793EB5" w:rsidRPr="00EB6092" w:rsidRDefault="00793EB5" w:rsidP="00127890">
      <w:pPr>
        <w:pStyle w:val="ListParagraph"/>
        <w:numPr>
          <w:ilvl w:val="0"/>
          <w:numId w:val="30"/>
        </w:numPr>
        <w:ind w:left="1440"/>
      </w:pPr>
      <w:r w:rsidRPr="00EB6092">
        <w:t>Go-to-Market Plan: Outline your strategy for entering the market, including marketing, sales, and distribution channels.</w:t>
      </w:r>
    </w:p>
    <w:p w:rsidR="00793EB5" w:rsidRPr="00EB6092" w:rsidRDefault="00793EB5" w:rsidP="00127890">
      <w:pPr>
        <w:pStyle w:val="ListParagraph"/>
        <w:numPr>
          <w:ilvl w:val="0"/>
          <w:numId w:val="30"/>
        </w:numPr>
        <w:ind w:left="1440"/>
      </w:pPr>
      <w:r w:rsidRPr="00EB6092">
        <w:t>Growth Strategy: Explain how you plan to scale and grow your market presence over time.</w:t>
      </w:r>
    </w:p>
    <w:p w:rsidR="00551D4E" w:rsidRPr="00E11A44" w:rsidRDefault="00551D4E" w:rsidP="00551D4E">
      <w:pPr>
        <w:rPr>
          <w:b/>
        </w:rPr>
      </w:pPr>
      <w:r w:rsidRPr="00E11A44">
        <w:rPr>
          <w:b/>
        </w:rPr>
        <w:t>Unique Selling Proposition (USP):</w:t>
      </w:r>
    </w:p>
    <w:p w:rsidR="00551D4E" w:rsidRDefault="00E11A44" w:rsidP="00551D4E">
      <w:pPr>
        <w:rPr>
          <w:b/>
        </w:rPr>
      </w:pPr>
      <w:r w:rsidRPr="00E11A44">
        <w:rPr>
          <w:b/>
        </w:rPr>
        <w:lastRenderedPageBreak/>
        <w:t xml:space="preserve"> </w:t>
      </w:r>
      <w:r w:rsidR="00551D4E" w:rsidRPr="00E11A44">
        <w:rPr>
          <w:b/>
        </w:rPr>
        <w:t>Explain the concept of a Unique Selling Proposition (USP). How do you identify and articulate your software project's USP in your pitch?</w:t>
      </w:r>
    </w:p>
    <w:p w:rsidR="00E11A44" w:rsidRPr="00E11A44" w:rsidRDefault="00E11A44" w:rsidP="00633ABB">
      <w:pPr>
        <w:ind w:left="720"/>
        <w:rPr>
          <w:b/>
        </w:rPr>
      </w:pPr>
      <w:r w:rsidRPr="00E11A44">
        <w:rPr>
          <w:b/>
        </w:rPr>
        <w:t>Concept of a Unique Selling Proposition (USP)</w:t>
      </w:r>
    </w:p>
    <w:p w:rsidR="00E11A44" w:rsidRDefault="00E11A44" w:rsidP="00633ABB">
      <w:pPr>
        <w:ind w:left="720"/>
      </w:pPr>
      <w:r w:rsidRPr="00E11A44">
        <w:t>A Unique Selling Proposition (USP) is a distinct and compelling feature or benefit that sets your product or service apart from competitors. It answers the crucial question: "Why should customers choose your product over others?" A strong USP clearly communicates the value and advantages of your offering, making it stand out in the market.</w:t>
      </w:r>
    </w:p>
    <w:p w:rsidR="00E11A44" w:rsidRPr="00E11A44" w:rsidRDefault="00E11A44" w:rsidP="00633ABB">
      <w:pPr>
        <w:ind w:left="720"/>
        <w:rPr>
          <w:b/>
        </w:rPr>
      </w:pPr>
      <w:r>
        <w:rPr>
          <w:b/>
        </w:rPr>
        <w:t>How to Identify and Articulate</w:t>
      </w:r>
      <w:r w:rsidRPr="00E11A44">
        <w:rPr>
          <w:b/>
        </w:rPr>
        <w:t xml:space="preserve"> Your Software Project's USP in Your Pitch</w:t>
      </w:r>
    </w:p>
    <w:p w:rsidR="00E11A44" w:rsidRPr="00E11A44" w:rsidRDefault="00E11A44" w:rsidP="00633ABB">
      <w:pPr>
        <w:ind w:left="720"/>
        <w:rPr>
          <w:b/>
        </w:rPr>
      </w:pPr>
      <w:r w:rsidRPr="00E11A44">
        <w:rPr>
          <w:b/>
        </w:rPr>
        <w:t>Identify Your USP</w:t>
      </w:r>
    </w:p>
    <w:p w:rsidR="00E11A44" w:rsidRPr="00E11A44" w:rsidRDefault="00E11A44" w:rsidP="00127890">
      <w:pPr>
        <w:pStyle w:val="ListParagraph"/>
        <w:numPr>
          <w:ilvl w:val="0"/>
          <w:numId w:val="32"/>
        </w:numPr>
        <w:ind w:left="1440"/>
      </w:pPr>
      <w:r w:rsidRPr="00E11A44">
        <w:t>Understand Your Market: Conduct thorough market research to identify what your competitors offer and where they fall short. Look for gaps or unmet needs in the market.</w:t>
      </w:r>
    </w:p>
    <w:p w:rsidR="00E11A44" w:rsidRPr="00E11A44" w:rsidRDefault="00E11A44" w:rsidP="00127890">
      <w:pPr>
        <w:pStyle w:val="ListParagraph"/>
        <w:numPr>
          <w:ilvl w:val="0"/>
          <w:numId w:val="32"/>
        </w:numPr>
        <w:ind w:left="1440"/>
      </w:pPr>
      <w:r w:rsidRPr="00E11A44">
        <w:t>Know Your Audience: Understand the specific needs, pain points, and preferences of your target audience. What are they looking for that is currently unavailable or inadequately addressed?</w:t>
      </w:r>
    </w:p>
    <w:p w:rsidR="00E11A44" w:rsidRPr="00E11A44" w:rsidRDefault="00E11A44" w:rsidP="00127890">
      <w:pPr>
        <w:pStyle w:val="ListParagraph"/>
        <w:numPr>
          <w:ilvl w:val="0"/>
          <w:numId w:val="32"/>
        </w:numPr>
        <w:ind w:left="1440"/>
      </w:pPr>
      <w:r w:rsidRPr="00E11A44">
        <w:t>Analyze Your Features: List all the features and benefits of your software. Identify which ones are unique or significantly better than those offered by competitors.</w:t>
      </w:r>
    </w:p>
    <w:p w:rsidR="00E11A44" w:rsidRPr="00E11A44" w:rsidRDefault="00E11A44" w:rsidP="00127890">
      <w:pPr>
        <w:pStyle w:val="ListParagraph"/>
        <w:numPr>
          <w:ilvl w:val="0"/>
          <w:numId w:val="32"/>
        </w:numPr>
        <w:ind w:left="1440"/>
      </w:pPr>
      <w:r w:rsidRPr="00E11A44">
        <w:t>Highlight Differentiators: Focus on aspects such as innovative technology, superior performance, ease of use, exceptional customer support, or unique integrations that make your product stand out.</w:t>
      </w:r>
    </w:p>
    <w:p w:rsidR="00E11A44" w:rsidRPr="00E11A44" w:rsidRDefault="00E11A44" w:rsidP="00633ABB">
      <w:pPr>
        <w:ind w:left="720"/>
        <w:rPr>
          <w:b/>
        </w:rPr>
      </w:pPr>
      <w:r w:rsidRPr="00E11A44">
        <w:rPr>
          <w:b/>
        </w:rPr>
        <w:t>Articulate Your USP</w:t>
      </w:r>
    </w:p>
    <w:p w:rsidR="00E11A44" w:rsidRPr="00E11A44" w:rsidRDefault="00E11A44" w:rsidP="00127890">
      <w:pPr>
        <w:pStyle w:val="ListParagraph"/>
        <w:numPr>
          <w:ilvl w:val="0"/>
          <w:numId w:val="33"/>
        </w:numPr>
        <w:ind w:left="1440"/>
      </w:pPr>
      <w:r w:rsidRPr="00E11A44">
        <w:t xml:space="preserve">Be </w:t>
      </w:r>
      <w:proofErr w:type="gramStart"/>
      <w:r w:rsidRPr="00E11A44">
        <w:t>Clear</w:t>
      </w:r>
      <w:proofErr w:type="gramEnd"/>
      <w:r w:rsidRPr="00E11A44">
        <w:t xml:space="preserve"> and Concise: Your USP should be communicated in a clear, concise statement that is easy to understand. Avoid jargon and overly complex explanations.</w:t>
      </w:r>
    </w:p>
    <w:p w:rsidR="00E11A44" w:rsidRPr="00E11A44" w:rsidRDefault="00E11A44" w:rsidP="00127890">
      <w:pPr>
        <w:pStyle w:val="ListParagraph"/>
        <w:numPr>
          <w:ilvl w:val="0"/>
          <w:numId w:val="33"/>
        </w:numPr>
        <w:ind w:left="1440"/>
      </w:pPr>
      <w:r w:rsidRPr="00E11A44">
        <w:t>Focus on Benefits: Highlight the benefits that your unique features provide to the user. Emphasize how these benefits address the specific pain points or needs of your target audience.</w:t>
      </w:r>
    </w:p>
    <w:p w:rsidR="00E11A44" w:rsidRPr="00E11A44" w:rsidRDefault="00E11A44" w:rsidP="00127890">
      <w:pPr>
        <w:pStyle w:val="ListParagraph"/>
        <w:numPr>
          <w:ilvl w:val="0"/>
          <w:numId w:val="33"/>
        </w:numPr>
        <w:ind w:left="1440"/>
      </w:pPr>
      <w:r w:rsidRPr="00E11A44">
        <w:t>Use Supporting Evidence: Strengthen your USP with data, testimonials, case studies, or any form of proof that demonstrates the superiority of your product.</w:t>
      </w:r>
    </w:p>
    <w:p w:rsidR="008E370A" w:rsidRDefault="00E11A44" w:rsidP="00127890">
      <w:pPr>
        <w:pStyle w:val="ListParagraph"/>
        <w:numPr>
          <w:ilvl w:val="0"/>
          <w:numId w:val="33"/>
        </w:numPr>
        <w:ind w:left="1440"/>
      </w:pPr>
      <w:r w:rsidRPr="00E11A44">
        <w:t>Incorporate Emotion: Sometimes, appealing to emotions can make your USP more compelling. Think about how your product can make users feel – more confident, secure, efficient, etc.</w:t>
      </w:r>
    </w:p>
    <w:p w:rsidR="008E370A" w:rsidRPr="008E370A" w:rsidRDefault="008E370A" w:rsidP="00633ABB">
      <w:pPr>
        <w:ind w:left="720"/>
        <w:rPr>
          <w:b/>
        </w:rPr>
      </w:pPr>
      <w:r>
        <w:rPr>
          <w:b/>
        </w:rPr>
        <w:t xml:space="preserve">Example of </w:t>
      </w:r>
      <w:r w:rsidRPr="008E370A">
        <w:rPr>
          <w:b/>
        </w:rPr>
        <w:t>Identifying the USP:</w:t>
      </w:r>
    </w:p>
    <w:p w:rsidR="008E370A" w:rsidRPr="008E370A" w:rsidRDefault="008E370A" w:rsidP="00633ABB">
      <w:pPr>
        <w:ind w:left="1440"/>
      </w:pPr>
      <w:r w:rsidRPr="008E370A">
        <w:t>For a project management software targeted at small businesses, suppose market research reveals that existing solutions are either too complex or too costly for small teams. Your software, "</w:t>
      </w:r>
      <w:proofErr w:type="spellStart"/>
      <w:r w:rsidRPr="008E370A">
        <w:t>TaskMaster</w:t>
      </w:r>
      <w:proofErr w:type="spellEnd"/>
      <w:r w:rsidRPr="008E370A">
        <w:t>," offers advanced AI-driven task automation tailored for non-technical users at an affordable price.</w:t>
      </w:r>
    </w:p>
    <w:p w:rsidR="008E370A" w:rsidRPr="008E370A" w:rsidRDefault="008E370A" w:rsidP="00633ABB">
      <w:pPr>
        <w:ind w:left="720"/>
        <w:rPr>
          <w:b/>
        </w:rPr>
      </w:pPr>
      <w:r>
        <w:rPr>
          <w:b/>
        </w:rPr>
        <w:t xml:space="preserve">Example of </w:t>
      </w:r>
      <w:r w:rsidRPr="008E370A">
        <w:rPr>
          <w:b/>
        </w:rPr>
        <w:t>Articulating the USP:</w:t>
      </w:r>
    </w:p>
    <w:p w:rsidR="008E370A" w:rsidRPr="008E370A" w:rsidRDefault="008E370A" w:rsidP="00633ABB">
      <w:pPr>
        <w:ind w:left="1440"/>
      </w:pPr>
      <w:r w:rsidRPr="008E370A">
        <w:rPr>
          <w:b/>
        </w:rPr>
        <w:lastRenderedPageBreak/>
        <w:t>USP Statement:</w:t>
      </w:r>
      <w:r w:rsidRPr="008E370A">
        <w:br/>
        <w:t>"</w:t>
      </w:r>
      <w:proofErr w:type="spellStart"/>
      <w:r w:rsidRPr="008E370A">
        <w:t>TaskMaster</w:t>
      </w:r>
      <w:proofErr w:type="spellEnd"/>
      <w:r w:rsidRPr="008E370A">
        <w:t xml:space="preserve"> is the only project management tool that uses advanced AI to automate task delegation and project tracking, providing small businesses with a simple, affordable solution that boosts productivity by up to 40%."</w:t>
      </w:r>
    </w:p>
    <w:p w:rsidR="008E370A" w:rsidRPr="008E370A" w:rsidRDefault="008E370A" w:rsidP="00633ABB">
      <w:pPr>
        <w:ind w:left="1440"/>
        <w:rPr>
          <w:b/>
        </w:rPr>
      </w:pPr>
      <w:r w:rsidRPr="008E370A">
        <w:rPr>
          <w:b/>
        </w:rPr>
        <w:t>Pitch Example:</w:t>
      </w:r>
    </w:p>
    <w:p w:rsidR="00551D4E" w:rsidRDefault="008E370A" w:rsidP="00633ABB">
      <w:pPr>
        <w:ind w:left="1440"/>
      </w:pPr>
      <w:r w:rsidRPr="008E370A">
        <w:t>"</w:t>
      </w:r>
      <w:proofErr w:type="spellStart"/>
      <w:r w:rsidRPr="008E370A">
        <w:t>TaskMaster</w:t>
      </w:r>
      <w:proofErr w:type="spellEnd"/>
      <w:r w:rsidRPr="008E370A">
        <w:t xml:space="preserve"> sets itself apart in the crowded project management software market by addressing the unique needs of small businesses. Unlike our competitors, who offer complex and expensive solutions, </w:t>
      </w:r>
      <w:proofErr w:type="spellStart"/>
      <w:r w:rsidRPr="008E370A">
        <w:t>TaskMaster</w:t>
      </w:r>
      <w:proofErr w:type="spellEnd"/>
      <w:r w:rsidRPr="008E370A">
        <w:t xml:space="preserve"> leverages advanced AI to automate task assignments and real-time project tracking, ensuring that even non-technical users can manage projects effortlessly. This not only streamlines workflows but also significantly reduces the time and cost associated with project management. Early adopters of </w:t>
      </w:r>
      <w:proofErr w:type="spellStart"/>
      <w:r w:rsidRPr="008E370A">
        <w:t>TaskMaster</w:t>
      </w:r>
      <w:proofErr w:type="spellEnd"/>
      <w:r w:rsidRPr="008E370A">
        <w:t xml:space="preserve"> have reported a 40% increase in productivity, making it the ideal choice for small businesses looking to optimize their operations without breaking the bank. With </w:t>
      </w:r>
      <w:proofErr w:type="spellStart"/>
      <w:r w:rsidRPr="008E370A">
        <w:t>TaskMaster</w:t>
      </w:r>
      <w:proofErr w:type="spellEnd"/>
      <w:r w:rsidRPr="008E370A">
        <w:t>, you get powerful, user-friendly project management at a price that fits your budget."</w:t>
      </w:r>
    </w:p>
    <w:p w:rsidR="00551D4E" w:rsidRPr="00C05BCF" w:rsidRDefault="00551D4E" w:rsidP="00551D4E">
      <w:pPr>
        <w:rPr>
          <w:b/>
        </w:rPr>
      </w:pPr>
      <w:r w:rsidRPr="00C05BCF">
        <w:rPr>
          <w:b/>
        </w:rPr>
        <w:t>Technical Feasibility:</w:t>
      </w:r>
    </w:p>
    <w:p w:rsidR="00551D4E" w:rsidRDefault="00551D4E" w:rsidP="00551D4E">
      <w:pPr>
        <w:rPr>
          <w:b/>
        </w:rPr>
      </w:pPr>
      <w:r w:rsidRPr="00C05BCF">
        <w:rPr>
          <w:b/>
        </w:rPr>
        <w:t>How do you address technical feasibility in your pitch? What details should you include to assure stakeholders of your project's technical viability?</w:t>
      </w:r>
    </w:p>
    <w:p w:rsidR="00C62E79" w:rsidRPr="00C62E79" w:rsidRDefault="00C62E79" w:rsidP="00633ABB">
      <w:pPr>
        <w:ind w:left="720"/>
      </w:pPr>
      <w:r w:rsidRPr="00C62E79">
        <w:t>When addressing technical feasibility in a pitch, it is crucial to provide clear, detailed, and convincing information to assure stakeholders of your project's technical viability. Here are the key details you should include:</w:t>
      </w:r>
    </w:p>
    <w:p w:rsidR="00C62E79" w:rsidRPr="002A10FF" w:rsidRDefault="00C62E79" w:rsidP="00633ABB">
      <w:pPr>
        <w:ind w:left="720"/>
        <w:rPr>
          <w:b/>
        </w:rPr>
      </w:pPr>
      <w:r w:rsidRPr="002A10FF">
        <w:rPr>
          <w:b/>
        </w:rPr>
        <w:t>1. </w:t>
      </w:r>
      <w:r w:rsidRPr="002A10FF">
        <w:rPr>
          <w:b/>
        </w:rPr>
        <w:t>Technical Overview</w:t>
      </w:r>
    </w:p>
    <w:p w:rsidR="00C62E79" w:rsidRPr="00C62E79" w:rsidRDefault="00C62E79" w:rsidP="00633ABB">
      <w:pPr>
        <w:ind w:left="720"/>
      </w:pPr>
      <w:r w:rsidRPr="00C62E79">
        <w:t>Objective: Clearly state the technical goals and objectives of the project.</w:t>
      </w:r>
    </w:p>
    <w:p w:rsidR="00C62E79" w:rsidRDefault="00C62E79" w:rsidP="00633ABB">
      <w:pPr>
        <w:ind w:left="720"/>
      </w:pPr>
      <w:r w:rsidRPr="00C62E79">
        <w:t>Solution Summary: Provide a high-level summary of the technical solution and how it addresses the problem.</w:t>
      </w:r>
    </w:p>
    <w:p w:rsidR="002A10FF" w:rsidRDefault="002A10FF" w:rsidP="00633ABB">
      <w:pPr>
        <w:ind w:left="720"/>
      </w:pPr>
      <w:r>
        <w:t>Example</w:t>
      </w:r>
    </w:p>
    <w:p w:rsidR="002A10FF" w:rsidRPr="002A10FF" w:rsidRDefault="002A10FF" w:rsidP="00633ABB">
      <w:pPr>
        <w:ind w:left="720"/>
      </w:pPr>
      <w:r w:rsidRPr="002A10FF">
        <w:t>Objective: "Our goal is to develop a scalable e-commerce platform to support thousands of simultaneous users."</w:t>
      </w:r>
    </w:p>
    <w:p w:rsidR="002A10FF" w:rsidRPr="002A10FF" w:rsidRDefault="002A10FF" w:rsidP="00633ABB">
      <w:pPr>
        <w:ind w:left="720"/>
      </w:pPr>
      <w:r w:rsidRPr="002A10FF">
        <w:t xml:space="preserve">Solution Summary: "We will leverage </w:t>
      </w:r>
      <w:proofErr w:type="spellStart"/>
      <w:r w:rsidRPr="002A10FF">
        <w:t>microservices</w:t>
      </w:r>
      <w:proofErr w:type="spellEnd"/>
      <w:r w:rsidRPr="002A10FF">
        <w:t xml:space="preserve"> architecture to ensure scalability and resilience."</w:t>
      </w:r>
    </w:p>
    <w:p w:rsidR="002A10FF" w:rsidRPr="00C62E79" w:rsidRDefault="002A10FF" w:rsidP="00633ABB">
      <w:pPr>
        <w:ind w:left="720"/>
      </w:pPr>
    </w:p>
    <w:p w:rsidR="00C62E79" w:rsidRPr="00C62E79" w:rsidRDefault="00C62E79" w:rsidP="00633ABB">
      <w:pPr>
        <w:ind w:left="720"/>
        <w:rPr>
          <w:b/>
        </w:rPr>
      </w:pPr>
      <w:r w:rsidRPr="00C62E79">
        <w:rPr>
          <w:b/>
        </w:rPr>
        <w:t>2. Technology Stack</w:t>
      </w:r>
    </w:p>
    <w:p w:rsidR="00C62E79" w:rsidRPr="00C62E79" w:rsidRDefault="00C62E79" w:rsidP="00633ABB">
      <w:pPr>
        <w:ind w:left="720"/>
      </w:pPr>
      <w:r w:rsidRPr="00C62E79">
        <w:t>Tools and Technologies: List and describe the primary technologies, frameworks, and tools you will use.</w:t>
      </w:r>
    </w:p>
    <w:p w:rsidR="002A10FF" w:rsidRDefault="00C62E79" w:rsidP="00633ABB">
      <w:pPr>
        <w:ind w:left="720"/>
      </w:pPr>
      <w:r w:rsidRPr="00C62E79">
        <w:t>Justification: Explain why these technologies are suitable for your project, including any advantages they offer.</w:t>
      </w:r>
    </w:p>
    <w:p w:rsidR="002A10FF" w:rsidRDefault="002A10FF" w:rsidP="00633ABB">
      <w:pPr>
        <w:ind w:left="720"/>
      </w:pPr>
      <w:r>
        <w:lastRenderedPageBreak/>
        <w:t>Example:</w:t>
      </w:r>
    </w:p>
    <w:p w:rsidR="002A10FF" w:rsidRPr="002A10FF" w:rsidRDefault="002A10FF" w:rsidP="00633ABB">
      <w:pPr>
        <w:ind w:left="720"/>
      </w:pPr>
      <w:r w:rsidRPr="002A10FF">
        <w:t>Tools and Technologies: "We will use Node.js for the backend, React for the frontend, and MongoDB for the database."</w:t>
      </w:r>
    </w:p>
    <w:p w:rsidR="002A10FF" w:rsidRPr="002A10FF" w:rsidRDefault="002A10FF" w:rsidP="00633ABB">
      <w:pPr>
        <w:ind w:left="720"/>
      </w:pPr>
      <w:r w:rsidRPr="002A10FF">
        <w:t>Justification: "Node.js offers non-blocking I/O operations, which is ideal for handling numerous concurrent connections. React provides a dynamic and responsive user experience, and MongoDB offers flexible schema design suitable for e-commerce applications."</w:t>
      </w:r>
    </w:p>
    <w:p w:rsidR="002A10FF" w:rsidRPr="00C62E79" w:rsidRDefault="002A10FF" w:rsidP="00633ABB">
      <w:pPr>
        <w:ind w:left="720"/>
      </w:pPr>
    </w:p>
    <w:p w:rsidR="00C62E79" w:rsidRPr="00C62E79" w:rsidRDefault="00C62E79" w:rsidP="00633ABB">
      <w:pPr>
        <w:ind w:left="720"/>
        <w:rPr>
          <w:b/>
        </w:rPr>
      </w:pPr>
      <w:r w:rsidRPr="00C62E79">
        <w:rPr>
          <w:b/>
        </w:rPr>
        <w:t>3. Architecture and Design</w:t>
      </w:r>
    </w:p>
    <w:p w:rsidR="00C62E79" w:rsidRPr="00C62E79" w:rsidRDefault="00C62E79" w:rsidP="00633ABB">
      <w:pPr>
        <w:ind w:left="720"/>
      </w:pPr>
      <w:r w:rsidRPr="00C62E79">
        <w:t>System Architecture: Present a high-level diagram of the system architecture, including major components and their interactions.</w:t>
      </w:r>
    </w:p>
    <w:p w:rsidR="00C62E79" w:rsidRDefault="00C62E79" w:rsidP="00633ABB">
      <w:pPr>
        <w:ind w:left="720"/>
      </w:pPr>
      <w:r w:rsidRPr="00C62E79">
        <w:t>Design Considerations: Describe key design decisions and how they contribute to the system’s robustness, scalability, and maintainability.</w:t>
      </w:r>
    </w:p>
    <w:p w:rsidR="002A10FF" w:rsidRDefault="002A10FF" w:rsidP="00633ABB">
      <w:pPr>
        <w:ind w:left="720"/>
      </w:pPr>
    </w:p>
    <w:p w:rsidR="002A10FF" w:rsidRDefault="002A10FF" w:rsidP="00633ABB">
      <w:pPr>
        <w:ind w:left="720"/>
      </w:pPr>
    </w:p>
    <w:p w:rsidR="002A10FF" w:rsidRDefault="002A10FF" w:rsidP="00633ABB">
      <w:pPr>
        <w:ind w:left="720"/>
      </w:pPr>
      <w:r>
        <w:t>Example:</w:t>
      </w:r>
    </w:p>
    <w:p w:rsidR="002A10FF" w:rsidRPr="002A10FF" w:rsidRDefault="002A10FF" w:rsidP="00633ABB">
      <w:pPr>
        <w:ind w:left="720"/>
      </w:pPr>
      <w:r w:rsidRPr="002A10FF">
        <w:t>System Architecture: "The system will consist of a client layer, a business logic layer, and a data layer, interconnected via RESTful APIs."</w:t>
      </w:r>
    </w:p>
    <w:p w:rsidR="002A10FF" w:rsidRPr="002A10FF" w:rsidRDefault="002A10FF" w:rsidP="00633ABB">
      <w:pPr>
        <w:ind w:left="720"/>
      </w:pPr>
      <w:r w:rsidRPr="002A10FF">
        <w:t xml:space="preserve">Design Considerations: "We chose a </w:t>
      </w:r>
      <w:proofErr w:type="spellStart"/>
      <w:r w:rsidRPr="002A10FF">
        <w:t>microservices</w:t>
      </w:r>
      <w:proofErr w:type="spellEnd"/>
      <w:r w:rsidRPr="002A10FF">
        <w:t xml:space="preserve"> architecture to allow independent scaling of different components, such as user authentication and product catalog services."</w:t>
      </w:r>
    </w:p>
    <w:p w:rsidR="002A10FF" w:rsidRPr="00C62E79" w:rsidRDefault="002A10FF" w:rsidP="00633ABB">
      <w:pPr>
        <w:ind w:left="720"/>
      </w:pPr>
    </w:p>
    <w:p w:rsidR="00C62E79" w:rsidRPr="00C62E79" w:rsidRDefault="00C62E79" w:rsidP="00633ABB">
      <w:pPr>
        <w:ind w:left="720"/>
        <w:rPr>
          <w:b/>
        </w:rPr>
      </w:pPr>
      <w:r w:rsidRPr="00C62E79">
        <w:rPr>
          <w:b/>
        </w:rPr>
        <w:t>4. Development Plan</w:t>
      </w:r>
    </w:p>
    <w:p w:rsidR="00C62E79" w:rsidRPr="00C62E79" w:rsidRDefault="00C62E79" w:rsidP="00633ABB">
      <w:pPr>
        <w:ind w:left="720"/>
      </w:pPr>
      <w:r w:rsidRPr="00C62E79">
        <w:t>Phases and Milestones: Outline the development phases, key milestones, and timelines.</w:t>
      </w:r>
    </w:p>
    <w:p w:rsidR="00C62E79" w:rsidRDefault="00C62E79" w:rsidP="00633ABB">
      <w:pPr>
        <w:ind w:left="720"/>
      </w:pPr>
      <w:r w:rsidRPr="00C62E79">
        <w:t>Resources: Detail the development team’s composition, including roles and expertise, and any additional resources needed.</w:t>
      </w:r>
    </w:p>
    <w:p w:rsidR="001E44FD" w:rsidRDefault="001E44FD" w:rsidP="00633ABB">
      <w:pPr>
        <w:ind w:left="720"/>
      </w:pPr>
      <w:r>
        <w:t>Example:</w:t>
      </w:r>
    </w:p>
    <w:p w:rsidR="001E44FD" w:rsidRPr="001E44FD" w:rsidRDefault="001E44FD" w:rsidP="00633ABB">
      <w:pPr>
        <w:ind w:left="720"/>
      </w:pPr>
      <w:r w:rsidRPr="001E44FD">
        <w:t>Phases and Milestones: "The project will be executed in three phases over six months: Planning and Design (Month 1), Development (Months 2-4), and Testing and Deployment (Months 5-6)."</w:t>
      </w:r>
    </w:p>
    <w:p w:rsidR="001E44FD" w:rsidRPr="001E44FD" w:rsidRDefault="001E44FD" w:rsidP="00633ABB">
      <w:pPr>
        <w:ind w:left="720"/>
      </w:pPr>
      <w:r w:rsidRPr="001E44FD">
        <w:t>Resources: "Our team includes a project manager, two backend developers, two frontend developers, a UX/UI designer, and a QA engineer."</w:t>
      </w:r>
    </w:p>
    <w:p w:rsidR="001E44FD" w:rsidRPr="00C62E79" w:rsidRDefault="001E44FD" w:rsidP="00633ABB">
      <w:pPr>
        <w:ind w:left="720"/>
      </w:pPr>
    </w:p>
    <w:p w:rsidR="00C62E79" w:rsidRPr="00C62E79" w:rsidRDefault="00C62E79" w:rsidP="00633ABB">
      <w:pPr>
        <w:ind w:left="720"/>
        <w:rPr>
          <w:b/>
        </w:rPr>
      </w:pPr>
      <w:r w:rsidRPr="00C62E79">
        <w:rPr>
          <w:b/>
        </w:rPr>
        <w:t>5. Risk Management</w:t>
      </w:r>
    </w:p>
    <w:p w:rsidR="00C62E79" w:rsidRPr="00C62E79" w:rsidRDefault="00C62E79" w:rsidP="00633ABB">
      <w:pPr>
        <w:ind w:left="720"/>
      </w:pPr>
      <w:r w:rsidRPr="00C62E79">
        <w:t>Potential Risks: Identify potential technical risks and challenges.</w:t>
      </w:r>
    </w:p>
    <w:p w:rsidR="00C62E79" w:rsidRPr="00C62E79" w:rsidRDefault="00C62E79" w:rsidP="00633ABB">
      <w:pPr>
        <w:ind w:left="720"/>
      </w:pPr>
      <w:r w:rsidRPr="00C62E79">
        <w:lastRenderedPageBreak/>
        <w:t>Mitigation Strategies: Provide strategies to mitigate these risks, including contingency plans.</w:t>
      </w:r>
    </w:p>
    <w:p w:rsidR="00C62E79" w:rsidRDefault="001E44FD" w:rsidP="00633ABB">
      <w:pPr>
        <w:ind w:left="720"/>
      </w:pPr>
      <w:r>
        <w:t>Example:</w:t>
      </w:r>
    </w:p>
    <w:p w:rsidR="001E44FD" w:rsidRPr="001E44FD" w:rsidRDefault="001E44FD" w:rsidP="00633ABB">
      <w:pPr>
        <w:ind w:left="720"/>
      </w:pPr>
      <w:r w:rsidRPr="001E44FD">
        <w:t xml:space="preserve">Potential Risks: "Potential risks include integration issues between </w:t>
      </w:r>
      <w:proofErr w:type="spellStart"/>
      <w:r w:rsidRPr="001E44FD">
        <w:t>microservices</w:t>
      </w:r>
      <w:proofErr w:type="spellEnd"/>
      <w:r w:rsidRPr="001E44FD">
        <w:t xml:space="preserve"> and database scalability challenges."</w:t>
      </w:r>
    </w:p>
    <w:p w:rsidR="001E44FD" w:rsidRPr="001E44FD" w:rsidRDefault="001E44FD" w:rsidP="00633ABB">
      <w:pPr>
        <w:ind w:left="720"/>
      </w:pPr>
      <w:r w:rsidRPr="001E44FD">
        <w:t xml:space="preserve">Mitigation Strategies: "We will conduct regular integration tests and use database </w:t>
      </w:r>
      <w:proofErr w:type="spellStart"/>
      <w:r w:rsidRPr="001E44FD">
        <w:t>sharding</w:t>
      </w:r>
      <w:proofErr w:type="spellEnd"/>
      <w:r w:rsidRPr="001E44FD">
        <w:t xml:space="preserve"> to manage large datasets efficiently."</w:t>
      </w:r>
    </w:p>
    <w:p w:rsidR="00551D4E" w:rsidRPr="001E44FD" w:rsidRDefault="00551D4E" w:rsidP="00551D4E">
      <w:pPr>
        <w:rPr>
          <w:b/>
        </w:rPr>
      </w:pPr>
      <w:r w:rsidRPr="001E44FD">
        <w:rPr>
          <w:b/>
        </w:rPr>
        <w:t>Business Model:</w:t>
      </w:r>
    </w:p>
    <w:p w:rsidR="00551D4E" w:rsidRDefault="00551D4E" w:rsidP="00551D4E">
      <w:pPr>
        <w:rPr>
          <w:b/>
        </w:rPr>
      </w:pPr>
      <w:r w:rsidRPr="001E44FD">
        <w:rPr>
          <w:b/>
        </w:rPr>
        <w:t>Describe the components of a business model that should be presented in a software project pitch. How does a well-defined business model benefit your pitch?</w:t>
      </w:r>
    </w:p>
    <w:p w:rsidR="001E44FD" w:rsidRPr="001E44FD" w:rsidRDefault="001E44FD" w:rsidP="00633ABB">
      <w:pPr>
        <w:ind w:left="720"/>
      </w:pPr>
      <w:r w:rsidRPr="001E44FD">
        <w:t>In a software project pitch, a well-defined business model is crucial for conveying the value proposition and potential of the project to stakeholders, such as investors, partners, and customers. A comprehensive business model should include the following components:</w:t>
      </w:r>
    </w:p>
    <w:p w:rsidR="001E44FD" w:rsidRPr="001E44FD" w:rsidRDefault="001E44FD" w:rsidP="00633ABB">
      <w:pPr>
        <w:ind w:left="720"/>
        <w:rPr>
          <w:b/>
        </w:rPr>
      </w:pPr>
      <w:r w:rsidRPr="001E44FD">
        <w:rPr>
          <w:b/>
        </w:rPr>
        <w:t>Value Proposition:</w:t>
      </w:r>
    </w:p>
    <w:p w:rsidR="001E44FD" w:rsidRPr="001E44FD" w:rsidRDefault="001E44FD" w:rsidP="00633ABB">
      <w:pPr>
        <w:ind w:left="720"/>
      </w:pPr>
      <w:r w:rsidRPr="001E44FD">
        <w:t>Clearly articulate the unique value the software provides to its users. Explain how it solves a specific problem or meets a particular need better than existing solutions.</w:t>
      </w:r>
    </w:p>
    <w:p w:rsidR="001E44FD" w:rsidRPr="001E44FD" w:rsidRDefault="001E44FD" w:rsidP="00633ABB">
      <w:pPr>
        <w:ind w:left="720"/>
        <w:rPr>
          <w:b/>
        </w:rPr>
      </w:pPr>
      <w:r w:rsidRPr="001E44FD">
        <w:rPr>
          <w:b/>
        </w:rPr>
        <w:t>Customer Segments:</w:t>
      </w:r>
    </w:p>
    <w:p w:rsidR="001E44FD" w:rsidRPr="001E44FD" w:rsidRDefault="001E44FD" w:rsidP="00633ABB">
      <w:pPr>
        <w:ind w:left="720"/>
      </w:pPr>
      <w:r w:rsidRPr="001E44FD">
        <w:t>Identify the target market segments. Describe the characteristics of the potential customers, including demographics, behaviors, and needs.</w:t>
      </w:r>
    </w:p>
    <w:p w:rsidR="001E44FD" w:rsidRPr="001E44FD" w:rsidRDefault="001E44FD" w:rsidP="00633ABB">
      <w:pPr>
        <w:ind w:left="720"/>
        <w:rPr>
          <w:b/>
        </w:rPr>
      </w:pPr>
      <w:r w:rsidRPr="001E44FD">
        <w:rPr>
          <w:b/>
        </w:rPr>
        <w:t>Revenue Streams:</w:t>
      </w:r>
    </w:p>
    <w:p w:rsidR="001E44FD" w:rsidRPr="001E44FD" w:rsidRDefault="001E44FD" w:rsidP="00633ABB">
      <w:pPr>
        <w:ind w:left="720"/>
      </w:pPr>
      <w:r w:rsidRPr="001E44FD">
        <w:t>Detail how the software will generate income. This could include subscription fees, licensing fees, freemium models, advertising, or transaction fees.</w:t>
      </w:r>
    </w:p>
    <w:p w:rsidR="001E44FD" w:rsidRPr="001E44FD" w:rsidRDefault="001E44FD" w:rsidP="00633ABB">
      <w:pPr>
        <w:ind w:left="720"/>
        <w:rPr>
          <w:b/>
        </w:rPr>
      </w:pPr>
      <w:r w:rsidRPr="001E44FD">
        <w:rPr>
          <w:b/>
        </w:rPr>
        <w:t>Cost Structure:</w:t>
      </w:r>
    </w:p>
    <w:p w:rsidR="001E44FD" w:rsidRPr="001E44FD" w:rsidRDefault="001E44FD" w:rsidP="00633ABB">
      <w:pPr>
        <w:ind w:left="720"/>
      </w:pPr>
      <w:r w:rsidRPr="001E44FD">
        <w:t>Outline the major costs involved in developing, maintaining, and scaling the software. This includes costs related to technology, personnel, marketing, and operations.</w:t>
      </w:r>
    </w:p>
    <w:p w:rsidR="001E44FD" w:rsidRPr="001E44FD" w:rsidRDefault="001E44FD" w:rsidP="00633ABB">
      <w:pPr>
        <w:ind w:left="720"/>
        <w:rPr>
          <w:b/>
        </w:rPr>
      </w:pPr>
      <w:r w:rsidRPr="001E44FD">
        <w:rPr>
          <w:b/>
        </w:rPr>
        <w:t>Key Activities:</w:t>
      </w:r>
    </w:p>
    <w:p w:rsidR="001E44FD" w:rsidRPr="001E44FD" w:rsidRDefault="001E44FD" w:rsidP="00633ABB">
      <w:pPr>
        <w:ind w:left="720"/>
      </w:pPr>
      <w:r w:rsidRPr="001E44FD">
        <w:t>Highlight the critical actions necessary to deliver the value proposition, such as software development, marketing, customer service, and partnerships.</w:t>
      </w:r>
    </w:p>
    <w:p w:rsidR="001E44FD" w:rsidRPr="001E44FD" w:rsidRDefault="001E44FD" w:rsidP="00633ABB">
      <w:pPr>
        <w:ind w:left="720"/>
        <w:rPr>
          <w:b/>
        </w:rPr>
      </w:pPr>
      <w:r w:rsidRPr="001E44FD">
        <w:rPr>
          <w:b/>
        </w:rPr>
        <w:t>Key Resources:</w:t>
      </w:r>
    </w:p>
    <w:p w:rsidR="001E44FD" w:rsidRPr="001E44FD" w:rsidRDefault="001E44FD" w:rsidP="00633ABB">
      <w:pPr>
        <w:ind w:left="720"/>
      </w:pPr>
      <w:r w:rsidRPr="001E44FD">
        <w:t>Identify the essential assets required to deliver the value proposition, such as skilled personnel, technological infrastructure, intellectual property, and financial resources.</w:t>
      </w:r>
    </w:p>
    <w:p w:rsidR="001E44FD" w:rsidRPr="001E44FD" w:rsidRDefault="001E44FD" w:rsidP="00633ABB">
      <w:pPr>
        <w:ind w:left="720"/>
        <w:rPr>
          <w:b/>
        </w:rPr>
      </w:pPr>
      <w:r w:rsidRPr="001E44FD">
        <w:rPr>
          <w:b/>
        </w:rPr>
        <w:t>Key Partners:</w:t>
      </w:r>
    </w:p>
    <w:p w:rsidR="001E44FD" w:rsidRPr="001E44FD" w:rsidRDefault="001E44FD" w:rsidP="00633ABB">
      <w:pPr>
        <w:ind w:left="720"/>
      </w:pPr>
      <w:r w:rsidRPr="001E44FD">
        <w:lastRenderedPageBreak/>
        <w:t>Discuss the strategic alliances and partnerships that will help leverage additional resources, reduce risks, and enhance the software’s value proposition. This can include partnerships with other tech firms, industry experts, or distributors.</w:t>
      </w:r>
    </w:p>
    <w:p w:rsidR="001E44FD" w:rsidRPr="001E44FD" w:rsidRDefault="001E44FD" w:rsidP="00633ABB">
      <w:pPr>
        <w:ind w:left="720"/>
        <w:rPr>
          <w:b/>
        </w:rPr>
      </w:pPr>
      <w:r w:rsidRPr="001E44FD">
        <w:rPr>
          <w:b/>
        </w:rPr>
        <w:t>Channels:</w:t>
      </w:r>
    </w:p>
    <w:p w:rsidR="001E44FD" w:rsidRPr="001E44FD" w:rsidRDefault="001E44FD" w:rsidP="00633ABB">
      <w:pPr>
        <w:ind w:left="720"/>
      </w:pPr>
      <w:r w:rsidRPr="001E44FD">
        <w:t>Describe how the software will be delivered to customers and how customers will be reached. This includes sales channels, distribution methods, and marketing strategies.</w:t>
      </w:r>
    </w:p>
    <w:p w:rsidR="001E44FD" w:rsidRPr="001E44FD" w:rsidRDefault="001E44FD" w:rsidP="00633ABB">
      <w:pPr>
        <w:ind w:left="720"/>
        <w:rPr>
          <w:b/>
        </w:rPr>
      </w:pPr>
      <w:r w:rsidRPr="001E44FD">
        <w:rPr>
          <w:b/>
        </w:rPr>
        <w:t>Customer Relationships:</w:t>
      </w:r>
    </w:p>
    <w:p w:rsidR="001E44FD" w:rsidRPr="001E44FD" w:rsidRDefault="001E44FD" w:rsidP="00633ABB">
      <w:pPr>
        <w:ind w:left="720"/>
      </w:pPr>
      <w:r w:rsidRPr="001E44FD">
        <w:t>Explain how the company will build and maintain relationships with its customers. This includes customer support, community engagement, and personalized services.</w:t>
      </w:r>
    </w:p>
    <w:p w:rsidR="001E44FD" w:rsidRPr="001E44FD" w:rsidRDefault="001E44FD" w:rsidP="00633ABB">
      <w:pPr>
        <w:ind w:left="720"/>
        <w:rPr>
          <w:b/>
        </w:rPr>
      </w:pPr>
      <w:r w:rsidRPr="001E44FD">
        <w:rPr>
          <w:b/>
        </w:rPr>
        <w:t>Market Analysis:</w:t>
      </w:r>
    </w:p>
    <w:p w:rsidR="001E44FD" w:rsidRPr="001E44FD" w:rsidRDefault="001E44FD" w:rsidP="00633ABB">
      <w:pPr>
        <w:ind w:left="720"/>
      </w:pPr>
      <w:r w:rsidRPr="001E44FD">
        <w:t>Provide an overview of the market landscape, including market size, growth potential, competition, and trends. Highlight the software’s positioning within this market.</w:t>
      </w:r>
    </w:p>
    <w:p w:rsidR="001E44FD" w:rsidRPr="001E44FD" w:rsidRDefault="001E44FD" w:rsidP="00633ABB">
      <w:pPr>
        <w:ind w:left="720"/>
        <w:rPr>
          <w:b/>
        </w:rPr>
      </w:pPr>
      <w:r w:rsidRPr="001E44FD">
        <w:rPr>
          <w:b/>
        </w:rPr>
        <w:t>Benefits of a Well-Defined Business Model in a Pitch</w:t>
      </w:r>
    </w:p>
    <w:p w:rsidR="001E44FD" w:rsidRPr="001E44FD" w:rsidRDefault="001E44FD" w:rsidP="00633ABB">
      <w:pPr>
        <w:ind w:left="720"/>
        <w:rPr>
          <w:b/>
        </w:rPr>
      </w:pPr>
      <w:r w:rsidRPr="001E44FD">
        <w:rPr>
          <w:b/>
        </w:rPr>
        <w:t>Clarity and Focus:</w:t>
      </w:r>
    </w:p>
    <w:p w:rsidR="001E44FD" w:rsidRPr="001E44FD" w:rsidRDefault="001E44FD" w:rsidP="00633ABB">
      <w:pPr>
        <w:ind w:left="720"/>
      </w:pPr>
      <w:r w:rsidRPr="001E44FD">
        <w:t>A well-defined business model brings clarity to the pitch, helping stakeholders quickly understand the value proposition, target market, and revenue potential.</w:t>
      </w:r>
    </w:p>
    <w:p w:rsidR="001E44FD" w:rsidRPr="001E44FD" w:rsidRDefault="001E44FD" w:rsidP="00633ABB">
      <w:pPr>
        <w:ind w:left="720"/>
        <w:rPr>
          <w:b/>
        </w:rPr>
      </w:pPr>
      <w:r w:rsidRPr="001E44FD">
        <w:rPr>
          <w:b/>
        </w:rPr>
        <w:t>Credibility:</w:t>
      </w:r>
    </w:p>
    <w:p w:rsidR="001E44FD" w:rsidRPr="001E44FD" w:rsidRDefault="001E44FD" w:rsidP="00633ABB">
      <w:pPr>
        <w:ind w:left="720"/>
      </w:pPr>
      <w:r w:rsidRPr="001E44FD">
        <w:t xml:space="preserve">Demonstrating a thorough understanding of the business aspects of the project increases credibility and </w:t>
      </w:r>
      <w:proofErr w:type="gramStart"/>
      <w:r w:rsidRPr="001E44FD">
        <w:t>confidence</w:t>
      </w:r>
      <w:proofErr w:type="gramEnd"/>
      <w:r w:rsidRPr="001E44FD">
        <w:t xml:space="preserve"> among investors and other stakeholders.</w:t>
      </w:r>
    </w:p>
    <w:p w:rsidR="001E44FD" w:rsidRPr="001E44FD" w:rsidRDefault="001E44FD" w:rsidP="00633ABB">
      <w:pPr>
        <w:ind w:left="720"/>
        <w:rPr>
          <w:b/>
        </w:rPr>
      </w:pPr>
      <w:r w:rsidRPr="001E44FD">
        <w:rPr>
          <w:b/>
        </w:rPr>
        <w:t>Risk Mitigation:</w:t>
      </w:r>
    </w:p>
    <w:p w:rsidR="001E44FD" w:rsidRPr="001E44FD" w:rsidRDefault="001E44FD" w:rsidP="00633ABB">
      <w:pPr>
        <w:ind w:left="720"/>
      </w:pPr>
      <w:r w:rsidRPr="001E44FD">
        <w:t>Identifying key activities, resources, and partners helps in highlighting potential risks and the measures in place to mitigate them, which reassures investors.</w:t>
      </w:r>
    </w:p>
    <w:p w:rsidR="001E44FD" w:rsidRPr="001E44FD" w:rsidRDefault="001E44FD" w:rsidP="00633ABB">
      <w:pPr>
        <w:ind w:left="720"/>
        <w:rPr>
          <w:b/>
        </w:rPr>
      </w:pPr>
      <w:r w:rsidRPr="001E44FD">
        <w:rPr>
          <w:b/>
        </w:rPr>
        <w:t>Strategic Direction:</w:t>
      </w:r>
    </w:p>
    <w:p w:rsidR="001E44FD" w:rsidRPr="001E44FD" w:rsidRDefault="001E44FD" w:rsidP="00633ABB">
      <w:pPr>
        <w:ind w:left="720"/>
      </w:pPr>
      <w:r w:rsidRPr="001E44FD">
        <w:t>A detailed business model provides a clear roadmap for how the software will be developed, marketed, and scaled, showcasing a strategic vision.</w:t>
      </w:r>
    </w:p>
    <w:p w:rsidR="001E44FD" w:rsidRPr="001E44FD" w:rsidRDefault="001E44FD" w:rsidP="00633ABB">
      <w:pPr>
        <w:ind w:left="720"/>
        <w:rPr>
          <w:b/>
        </w:rPr>
      </w:pPr>
      <w:r w:rsidRPr="001E44FD">
        <w:rPr>
          <w:b/>
        </w:rPr>
        <w:t>Resource Allocation:</w:t>
      </w:r>
    </w:p>
    <w:p w:rsidR="001E44FD" w:rsidRPr="001E44FD" w:rsidRDefault="001E44FD" w:rsidP="00633ABB">
      <w:pPr>
        <w:ind w:left="720"/>
      </w:pPr>
      <w:r w:rsidRPr="001E44FD">
        <w:t>Outlining the cost structure and key resources needed allows for better planning and efficient allocation of resources, which is critical for project success.</w:t>
      </w:r>
    </w:p>
    <w:p w:rsidR="001E44FD" w:rsidRPr="001E44FD" w:rsidRDefault="001E44FD" w:rsidP="00633ABB">
      <w:pPr>
        <w:ind w:left="720"/>
        <w:rPr>
          <w:b/>
        </w:rPr>
      </w:pPr>
      <w:r w:rsidRPr="001E44FD">
        <w:rPr>
          <w:b/>
        </w:rPr>
        <w:t>Market Potential:</w:t>
      </w:r>
    </w:p>
    <w:p w:rsidR="001E44FD" w:rsidRPr="001E44FD" w:rsidRDefault="001E44FD" w:rsidP="00633ABB">
      <w:pPr>
        <w:ind w:left="720"/>
      </w:pPr>
      <w:r w:rsidRPr="001E44FD">
        <w:t>A comprehensive market analysis demonstrates the potential for growth and profitability, making the project more attractive to investors.</w:t>
      </w:r>
    </w:p>
    <w:p w:rsidR="001E44FD" w:rsidRPr="001E44FD" w:rsidRDefault="001E44FD" w:rsidP="00633ABB">
      <w:pPr>
        <w:ind w:left="720"/>
        <w:rPr>
          <w:b/>
        </w:rPr>
      </w:pPr>
      <w:r w:rsidRPr="001E44FD">
        <w:rPr>
          <w:b/>
        </w:rPr>
        <w:t>Customer Understanding:</w:t>
      </w:r>
    </w:p>
    <w:p w:rsidR="001E44FD" w:rsidRPr="001E44FD" w:rsidRDefault="001E44FD" w:rsidP="00633ABB">
      <w:pPr>
        <w:ind w:left="720"/>
      </w:pPr>
      <w:r w:rsidRPr="001E44FD">
        <w:lastRenderedPageBreak/>
        <w:t>Showing a deep understanding of customer segments and how to reach them indicates that the project is customer-centric, increasing the likelihood of market acceptance.</w:t>
      </w:r>
    </w:p>
    <w:p w:rsidR="001E44FD" w:rsidRPr="001E44FD" w:rsidRDefault="001E44FD" w:rsidP="00633ABB">
      <w:pPr>
        <w:ind w:left="720"/>
        <w:rPr>
          <w:b/>
        </w:rPr>
      </w:pPr>
      <w:r w:rsidRPr="001E44FD">
        <w:rPr>
          <w:b/>
        </w:rPr>
        <w:t>Revenue Assurance:</w:t>
      </w:r>
    </w:p>
    <w:p w:rsidR="001E44FD" w:rsidRPr="001E44FD" w:rsidRDefault="001E44FD" w:rsidP="00633ABB">
      <w:pPr>
        <w:ind w:left="720"/>
      </w:pPr>
      <w:r w:rsidRPr="001E44FD">
        <w:t>Clearly defined revenue streams provide assurance of the project's financial viability and potential return on investment.</w:t>
      </w:r>
    </w:p>
    <w:p w:rsidR="001E44FD" w:rsidRPr="001E44FD" w:rsidRDefault="001E44FD" w:rsidP="00633ABB">
      <w:pPr>
        <w:ind w:left="720"/>
        <w:rPr>
          <w:b/>
        </w:rPr>
      </w:pPr>
      <w:r w:rsidRPr="001E44FD">
        <w:rPr>
          <w:b/>
        </w:rPr>
        <w:t>Competitive Edge:</w:t>
      </w:r>
    </w:p>
    <w:p w:rsidR="001E44FD" w:rsidRPr="001E44FD" w:rsidRDefault="001E44FD" w:rsidP="00633ABB">
      <w:pPr>
        <w:ind w:left="720"/>
      </w:pPr>
      <w:r w:rsidRPr="001E44FD">
        <w:t>Articulating the unique value proposition and differentiators helps in positioning the software effectively against competitors.</w:t>
      </w:r>
    </w:p>
    <w:p w:rsidR="001E44FD" w:rsidRPr="001E44FD" w:rsidRDefault="001E44FD" w:rsidP="00633ABB">
      <w:pPr>
        <w:ind w:left="720"/>
        <w:rPr>
          <w:b/>
        </w:rPr>
      </w:pPr>
      <w:r w:rsidRPr="001E44FD">
        <w:rPr>
          <w:b/>
        </w:rPr>
        <w:t>Operational Feasibility:</w:t>
      </w:r>
    </w:p>
    <w:p w:rsidR="001E44FD" w:rsidRPr="001E44FD" w:rsidRDefault="001E44FD" w:rsidP="00633ABB">
      <w:pPr>
        <w:ind w:left="720"/>
      </w:pPr>
      <w:r w:rsidRPr="001E44FD">
        <w:t>Highlighting the operational aspects, such as key activities and partnerships, shows that the project is feasible and that there is a practical plan for execution.</w:t>
      </w:r>
    </w:p>
    <w:p w:rsidR="00633ABB" w:rsidRPr="00633ABB" w:rsidRDefault="00551D4E" w:rsidP="00551D4E">
      <w:pPr>
        <w:rPr>
          <w:b/>
        </w:rPr>
      </w:pPr>
      <w:r w:rsidRPr="001E44FD">
        <w:rPr>
          <w:b/>
        </w:rPr>
        <w:t>What should be included in the implementation plan section of your pitch? Why is it important to outline a clear implementation strategy?</w:t>
      </w:r>
    </w:p>
    <w:p w:rsidR="001E44FD" w:rsidRDefault="001E44FD" w:rsidP="00633ABB">
      <w:pPr>
        <w:ind w:left="720"/>
        <w:rPr>
          <w:b/>
        </w:rPr>
      </w:pPr>
      <w:r>
        <w:rPr>
          <w:b/>
        </w:rPr>
        <w:t>Components of implementation plan:</w:t>
      </w:r>
    </w:p>
    <w:p w:rsidR="001E44FD" w:rsidRPr="001E44FD" w:rsidRDefault="001E44FD" w:rsidP="00633ABB">
      <w:pPr>
        <w:ind w:left="720"/>
        <w:rPr>
          <w:b/>
        </w:rPr>
      </w:pPr>
      <w:r w:rsidRPr="001E44FD">
        <w:rPr>
          <w:b/>
        </w:rPr>
        <w:t>Project Timeline and Milestones:</w:t>
      </w:r>
    </w:p>
    <w:p w:rsidR="001E44FD" w:rsidRPr="001E44FD" w:rsidRDefault="001E44FD" w:rsidP="00633ABB">
      <w:pPr>
        <w:ind w:left="720"/>
      </w:pPr>
      <w:r w:rsidRPr="001E44FD">
        <w:t>A detailed timeline that outlines key phases of the project, such as development, testing, launch, and post-launch activities.</w:t>
      </w:r>
    </w:p>
    <w:p w:rsidR="001E44FD" w:rsidRPr="001E44FD" w:rsidRDefault="001E44FD" w:rsidP="00633ABB">
      <w:pPr>
        <w:ind w:left="720"/>
      </w:pPr>
      <w:r w:rsidRPr="001E44FD">
        <w:t>Specific milestones and deadlines for each phase to show progress and ensure accountability.</w:t>
      </w:r>
    </w:p>
    <w:p w:rsidR="001E44FD" w:rsidRPr="001E44FD" w:rsidRDefault="001E44FD" w:rsidP="00633ABB">
      <w:pPr>
        <w:ind w:left="720"/>
        <w:rPr>
          <w:b/>
        </w:rPr>
      </w:pPr>
      <w:r w:rsidRPr="001E44FD">
        <w:rPr>
          <w:b/>
        </w:rPr>
        <w:t>Development Strategy:</w:t>
      </w:r>
    </w:p>
    <w:p w:rsidR="001E44FD" w:rsidRPr="001E44FD" w:rsidRDefault="001E44FD" w:rsidP="00633ABB">
      <w:pPr>
        <w:ind w:left="720"/>
      </w:pPr>
      <w:r w:rsidRPr="001E44FD">
        <w:t>A description of the development methodology (e.g., Agile, Scrum, Waterfall) and how it will be applied.</w:t>
      </w:r>
    </w:p>
    <w:p w:rsidR="001E44FD" w:rsidRPr="001E44FD" w:rsidRDefault="001E44FD" w:rsidP="00633ABB">
      <w:pPr>
        <w:ind w:left="720"/>
      </w:pPr>
      <w:r w:rsidRPr="001E44FD">
        <w:t>Key development activities, including coding, UI/UX design, integration, and feature implementation.</w:t>
      </w:r>
    </w:p>
    <w:p w:rsidR="001E44FD" w:rsidRPr="001E44FD" w:rsidRDefault="001E44FD" w:rsidP="00633ABB">
      <w:pPr>
        <w:ind w:left="720"/>
      </w:pPr>
      <w:r w:rsidRPr="001E44FD">
        <w:t>Details on version control and code management practices.</w:t>
      </w:r>
    </w:p>
    <w:p w:rsidR="001E44FD" w:rsidRPr="001E44FD" w:rsidRDefault="001E44FD" w:rsidP="00633ABB">
      <w:pPr>
        <w:ind w:left="720"/>
        <w:rPr>
          <w:b/>
        </w:rPr>
      </w:pPr>
      <w:r w:rsidRPr="001E44FD">
        <w:rPr>
          <w:b/>
        </w:rPr>
        <w:t>Resource Allocation:</w:t>
      </w:r>
    </w:p>
    <w:p w:rsidR="001E44FD" w:rsidRPr="001E44FD" w:rsidRDefault="001E44FD" w:rsidP="00633ABB">
      <w:pPr>
        <w:ind w:left="720"/>
      </w:pPr>
      <w:r w:rsidRPr="001E44FD">
        <w:t>Identification of the team members and their roles, including developers, designers, project managers, and other key personnel.</w:t>
      </w:r>
    </w:p>
    <w:p w:rsidR="001E44FD" w:rsidRPr="001E44FD" w:rsidRDefault="001E44FD" w:rsidP="00633ABB">
      <w:pPr>
        <w:ind w:left="720"/>
      </w:pPr>
      <w:r w:rsidRPr="001E44FD">
        <w:t>Allocation of resources such as budget, tools, and infrastructure needed for development and deployment.</w:t>
      </w:r>
    </w:p>
    <w:p w:rsidR="001E44FD" w:rsidRPr="001E44FD" w:rsidRDefault="001E44FD" w:rsidP="00633ABB">
      <w:pPr>
        <w:ind w:left="720"/>
        <w:rPr>
          <w:b/>
        </w:rPr>
      </w:pPr>
      <w:r w:rsidRPr="001E44FD">
        <w:rPr>
          <w:b/>
        </w:rPr>
        <w:t>Risk Management Plan:</w:t>
      </w:r>
    </w:p>
    <w:p w:rsidR="001E44FD" w:rsidRPr="001E44FD" w:rsidRDefault="001E44FD" w:rsidP="00633ABB">
      <w:pPr>
        <w:ind w:left="720"/>
      </w:pPr>
      <w:r w:rsidRPr="001E44FD">
        <w:t>Identification of potential risks and challenges that could impact the project.</w:t>
      </w:r>
    </w:p>
    <w:p w:rsidR="001E44FD" w:rsidRPr="001E44FD" w:rsidRDefault="001E44FD" w:rsidP="00633ABB">
      <w:pPr>
        <w:ind w:left="720"/>
      </w:pPr>
      <w:r w:rsidRPr="001E44FD">
        <w:t>Mitigation strategies and contingency plans to address these risks.</w:t>
      </w:r>
    </w:p>
    <w:p w:rsidR="001E44FD" w:rsidRPr="001E44FD" w:rsidRDefault="001E44FD" w:rsidP="00633ABB">
      <w:pPr>
        <w:ind w:left="720"/>
        <w:rPr>
          <w:b/>
        </w:rPr>
      </w:pPr>
      <w:r w:rsidRPr="001E44FD">
        <w:rPr>
          <w:b/>
        </w:rPr>
        <w:lastRenderedPageBreak/>
        <w:t>Quality Assurance and Testing:</w:t>
      </w:r>
    </w:p>
    <w:p w:rsidR="001E44FD" w:rsidRPr="001E44FD" w:rsidRDefault="001E44FD" w:rsidP="00633ABB">
      <w:pPr>
        <w:ind w:left="720"/>
      </w:pPr>
      <w:r w:rsidRPr="001E44FD">
        <w:t>Detailed plan for testing the software to ensure it meets quality standards, including unit testing, integration testing, system testing, and user acceptance testing (UAT).</w:t>
      </w:r>
    </w:p>
    <w:p w:rsidR="001E44FD" w:rsidRPr="001E44FD" w:rsidRDefault="001E44FD" w:rsidP="00633ABB">
      <w:pPr>
        <w:ind w:left="720"/>
      </w:pPr>
      <w:r w:rsidRPr="001E44FD">
        <w:t>Process for bug tracking and resolution.</w:t>
      </w:r>
    </w:p>
    <w:p w:rsidR="001E44FD" w:rsidRPr="001E44FD" w:rsidRDefault="001E44FD" w:rsidP="00633ABB">
      <w:pPr>
        <w:ind w:left="720"/>
        <w:rPr>
          <w:b/>
        </w:rPr>
      </w:pPr>
      <w:r w:rsidRPr="001E44FD">
        <w:rPr>
          <w:b/>
        </w:rPr>
        <w:t>Deployment Strategy:</w:t>
      </w:r>
    </w:p>
    <w:p w:rsidR="001E44FD" w:rsidRPr="001E44FD" w:rsidRDefault="001E44FD" w:rsidP="00633ABB">
      <w:pPr>
        <w:ind w:left="720"/>
      </w:pPr>
      <w:r w:rsidRPr="001E44FD">
        <w:t>Steps for deploying the software, including preparation, rollout, and monitoring.</w:t>
      </w:r>
    </w:p>
    <w:p w:rsidR="001E44FD" w:rsidRPr="001E44FD" w:rsidRDefault="001E44FD" w:rsidP="00633ABB">
      <w:pPr>
        <w:ind w:left="720"/>
      </w:pPr>
      <w:r w:rsidRPr="001E44FD">
        <w:t>Description of the environments (development, staging, production) and how the transition between them will be managed.</w:t>
      </w:r>
    </w:p>
    <w:p w:rsidR="001E44FD" w:rsidRPr="00633ABB" w:rsidRDefault="001E44FD" w:rsidP="00633ABB">
      <w:pPr>
        <w:ind w:left="720"/>
        <w:rPr>
          <w:b/>
        </w:rPr>
      </w:pPr>
      <w:r w:rsidRPr="00633ABB">
        <w:rPr>
          <w:b/>
        </w:rPr>
        <w:t>Marketing and Launch Plan:</w:t>
      </w:r>
    </w:p>
    <w:p w:rsidR="001E44FD" w:rsidRPr="001E44FD" w:rsidRDefault="001E44FD" w:rsidP="00633ABB">
      <w:pPr>
        <w:ind w:left="720"/>
      </w:pPr>
      <w:r w:rsidRPr="001E44FD">
        <w:t>Strategy for promoting the software and generating interest pre-launch.</w:t>
      </w:r>
    </w:p>
    <w:p w:rsidR="001E44FD" w:rsidRPr="001E44FD" w:rsidRDefault="001E44FD" w:rsidP="00633ABB">
      <w:pPr>
        <w:ind w:left="720"/>
      </w:pPr>
      <w:r w:rsidRPr="001E44FD">
        <w:t>Plans for the official launch event, marketing campaigns, and post-launch activities to sustain momentum.</w:t>
      </w:r>
    </w:p>
    <w:p w:rsidR="001E44FD" w:rsidRPr="00633ABB" w:rsidRDefault="001E44FD" w:rsidP="00633ABB">
      <w:pPr>
        <w:ind w:left="720"/>
        <w:rPr>
          <w:b/>
        </w:rPr>
      </w:pPr>
      <w:r w:rsidRPr="00633ABB">
        <w:rPr>
          <w:b/>
        </w:rPr>
        <w:t>Customer Support and Feedback Mechanisms:</w:t>
      </w:r>
    </w:p>
    <w:p w:rsidR="001E44FD" w:rsidRPr="001E44FD" w:rsidRDefault="001E44FD" w:rsidP="00633ABB">
      <w:pPr>
        <w:ind w:left="720"/>
      </w:pPr>
      <w:r w:rsidRPr="001E44FD">
        <w:t>Plan for providing customer support, including helpdesk services, documentation, and training materials.</w:t>
      </w:r>
    </w:p>
    <w:p w:rsidR="001E44FD" w:rsidRPr="001E44FD" w:rsidRDefault="001E44FD" w:rsidP="00633ABB">
      <w:pPr>
        <w:ind w:left="720"/>
      </w:pPr>
      <w:r w:rsidRPr="001E44FD">
        <w:t>Mechanisms for collecting and analyzing user feedback to continuously improve the software.</w:t>
      </w:r>
    </w:p>
    <w:p w:rsidR="001E44FD" w:rsidRPr="00633ABB" w:rsidRDefault="001E44FD" w:rsidP="00633ABB">
      <w:pPr>
        <w:ind w:left="720"/>
        <w:rPr>
          <w:b/>
        </w:rPr>
      </w:pPr>
      <w:r w:rsidRPr="00633ABB">
        <w:rPr>
          <w:b/>
        </w:rPr>
        <w:t>Partnerships and Collaborations:</w:t>
      </w:r>
    </w:p>
    <w:p w:rsidR="001E44FD" w:rsidRPr="001E44FD" w:rsidRDefault="001E44FD" w:rsidP="00633ABB">
      <w:pPr>
        <w:ind w:left="720"/>
      </w:pPr>
      <w:r w:rsidRPr="001E44FD">
        <w:t>Identification of key partners and collaborators who will contribute to the project’s success.</w:t>
      </w:r>
    </w:p>
    <w:p w:rsidR="001E44FD" w:rsidRPr="001E44FD" w:rsidRDefault="001E44FD" w:rsidP="00633ABB">
      <w:pPr>
        <w:ind w:left="720"/>
      </w:pPr>
      <w:r w:rsidRPr="001E44FD">
        <w:t>Description of their roles and the nature of the collaboration.</w:t>
      </w:r>
    </w:p>
    <w:p w:rsidR="001E44FD" w:rsidRPr="00633ABB" w:rsidRDefault="001E44FD" w:rsidP="00633ABB">
      <w:pPr>
        <w:ind w:left="720"/>
        <w:rPr>
          <w:b/>
        </w:rPr>
      </w:pPr>
      <w:r w:rsidRPr="00633ABB">
        <w:rPr>
          <w:b/>
        </w:rPr>
        <w:t>Financial Plan and Budgeting:</w:t>
      </w:r>
    </w:p>
    <w:p w:rsidR="001E44FD" w:rsidRPr="001E44FD" w:rsidRDefault="001E44FD" w:rsidP="00633ABB">
      <w:pPr>
        <w:ind w:left="720"/>
      </w:pPr>
      <w:r w:rsidRPr="001E44FD">
        <w:t>Detailed budget covering all aspects of the project, including development, marketing, operations, and contingencies.</w:t>
      </w:r>
    </w:p>
    <w:p w:rsidR="001E44FD" w:rsidRDefault="001E44FD" w:rsidP="00633ABB">
      <w:pPr>
        <w:ind w:left="720"/>
      </w:pPr>
      <w:r w:rsidRPr="001E44FD">
        <w:t>Financial projections and funding requirements, if applicable.</w:t>
      </w:r>
    </w:p>
    <w:p w:rsidR="00633ABB" w:rsidRDefault="00633ABB" w:rsidP="00633ABB">
      <w:pPr>
        <w:ind w:left="720"/>
      </w:pPr>
    </w:p>
    <w:p w:rsidR="00633ABB" w:rsidRPr="00633ABB" w:rsidRDefault="00633ABB" w:rsidP="00633ABB">
      <w:pPr>
        <w:ind w:left="720"/>
        <w:rPr>
          <w:b/>
        </w:rPr>
      </w:pPr>
      <w:r w:rsidRPr="00633ABB">
        <w:rPr>
          <w:b/>
        </w:rPr>
        <w:t>Benefits of a Detailed Implementation Plan in a Pitch</w:t>
      </w:r>
    </w:p>
    <w:p w:rsidR="00633ABB" w:rsidRPr="00633ABB" w:rsidRDefault="00633ABB" w:rsidP="00633ABB">
      <w:pPr>
        <w:ind w:left="720"/>
        <w:rPr>
          <w:b/>
        </w:rPr>
      </w:pPr>
      <w:r w:rsidRPr="00633ABB">
        <w:rPr>
          <w:b/>
        </w:rPr>
        <w:t>Demonstrates Preparedness:</w:t>
      </w:r>
    </w:p>
    <w:p w:rsidR="00633ABB" w:rsidRPr="00633ABB" w:rsidRDefault="00633ABB" w:rsidP="00633ABB">
      <w:pPr>
        <w:ind w:left="720"/>
      </w:pPr>
      <w:r w:rsidRPr="00633ABB">
        <w:t>Showcases that the team has thoroughly planned how to bring the project to life, instilling confidence in stakeholders.</w:t>
      </w:r>
    </w:p>
    <w:p w:rsidR="00633ABB" w:rsidRPr="00633ABB" w:rsidRDefault="00633ABB" w:rsidP="00633ABB">
      <w:pPr>
        <w:ind w:left="720"/>
        <w:rPr>
          <w:b/>
        </w:rPr>
      </w:pPr>
      <w:r w:rsidRPr="00633ABB">
        <w:rPr>
          <w:b/>
        </w:rPr>
        <w:t>Builds Credibility:</w:t>
      </w:r>
    </w:p>
    <w:p w:rsidR="00633ABB" w:rsidRPr="00633ABB" w:rsidRDefault="00633ABB" w:rsidP="00633ABB">
      <w:pPr>
        <w:ind w:left="720"/>
      </w:pPr>
      <w:r w:rsidRPr="00633ABB">
        <w:t>Provides evidence that the team is capable of executing the project, which is critical for gaining trust and securing investment.</w:t>
      </w:r>
    </w:p>
    <w:p w:rsidR="00633ABB" w:rsidRPr="00633ABB" w:rsidRDefault="00633ABB" w:rsidP="00633ABB">
      <w:pPr>
        <w:ind w:left="720"/>
        <w:rPr>
          <w:b/>
        </w:rPr>
      </w:pPr>
      <w:r w:rsidRPr="00633ABB">
        <w:rPr>
          <w:b/>
        </w:rPr>
        <w:lastRenderedPageBreak/>
        <w:t>Facilitates Monitoring and Accountability:</w:t>
      </w:r>
    </w:p>
    <w:p w:rsidR="00633ABB" w:rsidRPr="00633ABB" w:rsidRDefault="00633ABB" w:rsidP="00633ABB">
      <w:pPr>
        <w:ind w:left="720"/>
      </w:pPr>
      <w:r w:rsidRPr="00633ABB">
        <w:t>Establishes clear milestones and deliverables, making it easier to track progress and hold the team accountable.</w:t>
      </w:r>
    </w:p>
    <w:p w:rsidR="00633ABB" w:rsidRPr="00633ABB" w:rsidRDefault="00633ABB" w:rsidP="00633ABB">
      <w:pPr>
        <w:ind w:left="720"/>
        <w:rPr>
          <w:b/>
        </w:rPr>
      </w:pPr>
      <w:r w:rsidRPr="00633ABB">
        <w:rPr>
          <w:b/>
        </w:rPr>
        <w:t>Identifies and Mitigates Risks:</w:t>
      </w:r>
    </w:p>
    <w:p w:rsidR="00633ABB" w:rsidRPr="00633ABB" w:rsidRDefault="00633ABB" w:rsidP="00633ABB">
      <w:pPr>
        <w:ind w:left="720"/>
      </w:pPr>
      <w:r w:rsidRPr="00633ABB">
        <w:t>By addressing potential risks and having contingency plans, the team demonstrates foresight and readiness to handle challenges.</w:t>
      </w:r>
    </w:p>
    <w:p w:rsidR="00633ABB" w:rsidRPr="00633ABB" w:rsidRDefault="00633ABB" w:rsidP="00633ABB">
      <w:pPr>
        <w:ind w:left="720"/>
        <w:rPr>
          <w:b/>
        </w:rPr>
      </w:pPr>
      <w:r w:rsidRPr="00633ABB">
        <w:rPr>
          <w:b/>
        </w:rPr>
        <w:t>Enhances Communication:</w:t>
      </w:r>
    </w:p>
    <w:p w:rsidR="00633ABB" w:rsidRPr="00633ABB" w:rsidRDefault="00633ABB" w:rsidP="00633ABB">
      <w:pPr>
        <w:ind w:left="720"/>
      </w:pPr>
      <w:r w:rsidRPr="00633ABB">
        <w:t>A detailed plan ensures that all stakeholders have a common understanding of the project’s roadmap and their roles in it.</w:t>
      </w:r>
    </w:p>
    <w:p w:rsidR="00633ABB" w:rsidRPr="00633ABB" w:rsidRDefault="00633ABB" w:rsidP="00633ABB">
      <w:pPr>
        <w:ind w:left="720"/>
        <w:rPr>
          <w:b/>
        </w:rPr>
      </w:pPr>
      <w:r w:rsidRPr="00633ABB">
        <w:rPr>
          <w:b/>
        </w:rPr>
        <w:t>Secures Resources:</w:t>
      </w:r>
    </w:p>
    <w:p w:rsidR="00633ABB" w:rsidRPr="00633ABB" w:rsidRDefault="00633ABB" w:rsidP="00633ABB">
      <w:pPr>
        <w:ind w:left="720"/>
      </w:pPr>
      <w:r w:rsidRPr="00633ABB">
        <w:t>Helps in the efficient allocation and management of resources, ensuring that the project stays on budget and on schedule.</w:t>
      </w:r>
    </w:p>
    <w:p w:rsidR="00633ABB" w:rsidRPr="00633ABB" w:rsidRDefault="00633ABB" w:rsidP="00633ABB">
      <w:pPr>
        <w:ind w:left="720"/>
        <w:rPr>
          <w:b/>
        </w:rPr>
      </w:pPr>
      <w:r w:rsidRPr="00633ABB">
        <w:rPr>
          <w:b/>
        </w:rPr>
        <w:t>Supports Continuous Improvement:</w:t>
      </w:r>
    </w:p>
    <w:p w:rsidR="00633ABB" w:rsidRPr="00633ABB" w:rsidRDefault="00633ABB" w:rsidP="00633ABB">
      <w:pPr>
        <w:ind w:left="720"/>
      </w:pPr>
      <w:r w:rsidRPr="00633ABB">
        <w:t>Mechanisms for feedback and quality assurance help in refining the product and enhancing its market fit over time.</w:t>
      </w:r>
    </w:p>
    <w:p w:rsidR="00551D4E" w:rsidRDefault="00551D4E" w:rsidP="00551D4E"/>
    <w:p w:rsidR="00551D4E" w:rsidRPr="00633ABB" w:rsidRDefault="00551D4E" w:rsidP="00551D4E">
      <w:pPr>
        <w:rPr>
          <w:b/>
        </w:rPr>
      </w:pPr>
      <w:r w:rsidRPr="00633ABB">
        <w:rPr>
          <w:b/>
        </w:rPr>
        <w:t>Financial Projections:</w:t>
      </w:r>
    </w:p>
    <w:p w:rsidR="00551D4E" w:rsidRDefault="00551D4E" w:rsidP="00551D4E">
      <w:pPr>
        <w:rPr>
          <w:b/>
        </w:rPr>
      </w:pPr>
      <w:r w:rsidRPr="00633ABB">
        <w:rPr>
          <w:b/>
        </w:rPr>
        <w:t>How do you create and present financial projections in your pitch? What financial information is critical to include to attract potential investors?</w:t>
      </w:r>
    </w:p>
    <w:p w:rsidR="00633ABB" w:rsidRPr="00633ABB" w:rsidRDefault="00633ABB" w:rsidP="00633ABB">
      <w:r w:rsidRPr="00633ABB">
        <w:t>Creating and presenting financial projections in your pitch is a crucial part of convincing investors or stakeholders about the viability and potential profitability of your business. Here’s a step-by-step guide to creating and presenting these projections effectively:</w:t>
      </w:r>
    </w:p>
    <w:p w:rsidR="00633ABB" w:rsidRPr="001607B5" w:rsidRDefault="001607B5" w:rsidP="00633ABB">
      <w:pPr>
        <w:rPr>
          <w:b/>
          <w:sz w:val="24"/>
        </w:rPr>
      </w:pPr>
      <w:r w:rsidRPr="001607B5">
        <w:rPr>
          <w:b/>
          <w:sz w:val="24"/>
        </w:rPr>
        <w:t>How to create financial projections</w:t>
      </w:r>
    </w:p>
    <w:p w:rsidR="00633ABB" w:rsidRPr="00633ABB" w:rsidRDefault="00633ABB" w:rsidP="00633ABB">
      <w:pPr>
        <w:rPr>
          <w:b/>
        </w:rPr>
      </w:pPr>
      <w:r w:rsidRPr="00633ABB">
        <w:rPr>
          <w:b/>
        </w:rPr>
        <w:t>Gather Historical Data:</w:t>
      </w:r>
    </w:p>
    <w:p w:rsidR="00633ABB" w:rsidRPr="00633ABB" w:rsidRDefault="00633ABB" w:rsidP="00633ABB">
      <w:r w:rsidRPr="00633ABB">
        <w:t>Sales Data: Analyze past sales data to identify trends.</w:t>
      </w:r>
    </w:p>
    <w:p w:rsidR="00633ABB" w:rsidRPr="00633ABB" w:rsidRDefault="00633ABB" w:rsidP="00633ABB">
      <w:r w:rsidRPr="00633ABB">
        <w:t>Expenses: Document all recurring and one-time expenses.</w:t>
      </w:r>
    </w:p>
    <w:p w:rsidR="00633ABB" w:rsidRPr="00633ABB" w:rsidRDefault="00633ABB" w:rsidP="00633ABB">
      <w:r w:rsidRPr="00633ABB">
        <w:t>Profit Margins: Calculate gross and net profit margins.</w:t>
      </w:r>
    </w:p>
    <w:p w:rsidR="00633ABB" w:rsidRPr="00633ABB" w:rsidRDefault="00633ABB" w:rsidP="00633ABB">
      <w:r w:rsidRPr="00633ABB">
        <w:t>Cash Flow: Understand the timing of your cash inflows and outflows.</w:t>
      </w:r>
    </w:p>
    <w:p w:rsidR="00633ABB" w:rsidRPr="00633ABB" w:rsidRDefault="00633ABB" w:rsidP="00633ABB">
      <w:pPr>
        <w:rPr>
          <w:b/>
        </w:rPr>
      </w:pPr>
      <w:r w:rsidRPr="00633ABB">
        <w:rPr>
          <w:b/>
        </w:rPr>
        <w:t>Make Assumptions:</w:t>
      </w:r>
    </w:p>
    <w:p w:rsidR="00633ABB" w:rsidRPr="00633ABB" w:rsidRDefault="00633ABB" w:rsidP="00ED5BF8">
      <w:pPr>
        <w:ind w:left="720"/>
      </w:pPr>
      <w:r w:rsidRPr="00ED5BF8">
        <w:rPr>
          <w:b/>
        </w:rPr>
        <w:t>Revenue Growth Rate:</w:t>
      </w:r>
      <w:r w:rsidRPr="00633ABB">
        <w:t xml:space="preserve"> Estimate how fast your revenue will grow based on market research, historical data, and industry benchmarks.</w:t>
      </w:r>
    </w:p>
    <w:p w:rsidR="00633ABB" w:rsidRPr="00633ABB" w:rsidRDefault="00633ABB" w:rsidP="00ED5BF8">
      <w:pPr>
        <w:ind w:left="720"/>
      </w:pPr>
      <w:r w:rsidRPr="00ED5BF8">
        <w:rPr>
          <w:b/>
        </w:rPr>
        <w:t>Cost of Goods Sold (COGS):</w:t>
      </w:r>
      <w:r w:rsidRPr="00633ABB">
        <w:t xml:space="preserve"> Estimate how your COGS will change with sales volume.</w:t>
      </w:r>
    </w:p>
    <w:p w:rsidR="00633ABB" w:rsidRPr="00633ABB" w:rsidRDefault="00633ABB" w:rsidP="00ED5BF8">
      <w:pPr>
        <w:ind w:left="720"/>
      </w:pPr>
      <w:r w:rsidRPr="00ED5BF8">
        <w:rPr>
          <w:b/>
        </w:rPr>
        <w:lastRenderedPageBreak/>
        <w:t>Operating Expenses:</w:t>
      </w:r>
      <w:r w:rsidRPr="00633ABB">
        <w:t xml:space="preserve"> Project expenses such as salaries, rent, utilities, and marketing.</w:t>
      </w:r>
    </w:p>
    <w:p w:rsidR="00633ABB" w:rsidRPr="00633ABB" w:rsidRDefault="00633ABB" w:rsidP="00ED5BF8">
      <w:pPr>
        <w:ind w:left="720"/>
      </w:pPr>
      <w:r w:rsidRPr="00ED5BF8">
        <w:rPr>
          <w:b/>
        </w:rPr>
        <w:t>Market Conditions:</w:t>
      </w:r>
      <w:r w:rsidRPr="00633ABB">
        <w:t xml:space="preserve"> Consider industry trends, economic conditions, and competitive landscape.</w:t>
      </w:r>
    </w:p>
    <w:p w:rsidR="00633ABB" w:rsidRPr="00633ABB" w:rsidRDefault="00633ABB" w:rsidP="00633ABB">
      <w:pPr>
        <w:rPr>
          <w:b/>
        </w:rPr>
      </w:pPr>
      <w:r w:rsidRPr="00633ABB">
        <w:rPr>
          <w:b/>
        </w:rPr>
        <w:t>Create Financial Statements:</w:t>
      </w:r>
    </w:p>
    <w:p w:rsidR="00633ABB" w:rsidRPr="001607B5" w:rsidRDefault="00633ABB" w:rsidP="00ED5BF8">
      <w:pPr>
        <w:ind w:left="720"/>
        <w:rPr>
          <w:b/>
        </w:rPr>
      </w:pPr>
      <w:r w:rsidRPr="001607B5">
        <w:rPr>
          <w:b/>
        </w:rPr>
        <w:t>Income Statement (Profit &amp; Loss Statement):</w:t>
      </w:r>
    </w:p>
    <w:p w:rsidR="00633ABB" w:rsidRPr="00633ABB" w:rsidRDefault="00633ABB" w:rsidP="00ED5BF8">
      <w:pPr>
        <w:ind w:left="1440"/>
      </w:pPr>
      <w:r w:rsidRPr="00633ABB">
        <w:t>Revenue: Project monthly/quarterly revenue.</w:t>
      </w:r>
    </w:p>
    <w:p w:rsidR="00633ABB" w:rsidRPr="00633ABB" w:rsidRDefault="00633ABB" w:rsidP="00ED5BF8">
      <w:pPr>
        <w:ind w:left="1440"/>
      </w:pPr>
      <w:r w:rsidRPr="00633ABB">
        <w:t>COGS: Project monthly/quarterly COGS.</w:t>
      </w:r>
    </w:p>
    <w:p w:rsidR="00633ABB" w:rsidRPr="00633ABB" w:rsidRDefault="00633ABB" w:rsidP="00ED5BF8">
      <w:pPr>
        <w:ind w:left="1440"/>
      </w:pPr>
      <w:r w:rsidRPr="00633ABB">
        <w:t>Gross Profit: Calculate gross profit (Revenue - COGS).</w:t>
      </w:r>
    </w:p>
    <w:p w:rsidR="00633ABB" w:rsidRPr="00633ABB" w:rsidRDefault="00633ABB" w:rsidP="00ED5BF8">
      <w:pPr>
        <w:ind w:left="1440"/>
      </w:pPr>
      <w:r w:rsidRPr="00633ABB">
        <w:t>Operating Expenses: Project monthly/quarterly expenses.</w:t>
      </w:r>
    </w:p>
    <w:p w:rsidR="00633ABB" w:rsidRPr="00633ABB" w:rsidRDefault="00633ABB" w:rsidP="00ED5BF8">
      <w:pPr>
        <w:ind w:left="1440"/>
      </w:pPr>
      <w:r w:rsidRPr="00633ABB">
        <w:t>Net Profit: Calculate net profit (Gross Profit - Operating Expenses).</w:t>
      </w:r>
    </w:p>
    <w:p w:rsidR="00633ABB" w:rsidRPr="001607B5" w:rsidRDefault="00633ABB" w:rsidP="00ED5BF8">
      <w:pPr>
        <w:ind w:left="720"/>
        <w:rPr>
          <w:b/>
        </w:rPr>
      </w:pPr>
      <w:r w:rsidRPr="001607B5">
        <w:rPr>
          <w:b/>
        </w:rPr>
        <w:t>Cash Flow Statement:</w:t>
      </w:r>
    </w:p>
    <w:p w:rsidR="00633ABB" w:rsidRPr="00633ABB" w:rsidRDefault="00633ABB" w:rsidP="00ED5BF8">
      <w:pPr>
        <w:ind w:left="1440"/>
      </w:pPr>
      <w:r w:rsidRPr="00633ABB">
        <w:t>Operating Activities: Cash inflows and outflows from core business operations.</w:t>
      </w:r>
    </w:p>
    <w:p w:rsidR="00633ABB" w:rsidRPr="00633ABB" w:rsidRDefault="00633ABB" w:rsidP="00ED5BF8">
      <w:pPr>
        <w:ind w:left="1440"/>
      </w:pPr>
      <w:r w:rsidRPr="00633ABB">
        <w:t>Investing Activities: Cash used for investments in assets.</w:t>
      </w:r>
    </w:p>
    <w:p w:rsidR="00633ABB" w:rsidRPr="00633ABB" w:rsidRDefault="00633ABB" w:rsidP="00ED5BF8">
      <w:pPr>
        <w:ind w:left="1440"/>
      </w:pPr>
      <w:r w:rsidRPr="00633ABB">
        <w:t>Financing Activities: Cash flows from investors, loans, etc.</w:t>
      </w:r>
    </w:p>
    <w:p w:rsidR="00633ABB" w:rsidRPr="00633ABB" w:rsidRDefault="00633ABB" w:rsidP="00ED5BF8">
      <w:pPr>
        <w:ind w:left="1440"/>
      </w:pPr>
      <w:r w:rsidRPr="00633ABB">
        <w:t>Net Cash Flow: Calculate the net change in cash position.</w:t>
      </w:r>
    </w:p>
    <w:p w:rsidR="00633ABB" w:rsidRPr="001607B5" w:rsidRDefault="00633ABB" w:rsidP="00ED5BF8">
      <w:pPr>
        <w:ind w:left="720"/>
        <w:rPr>
          <w:b/>
        </w:rPr>
      </w:pPr>
      <w:r w:rsidRPr="001607B5">
        <w:rPr>
          <w:b/>
        </w:rPr>
        <w:t>Balance Sheet:</w:t>
      </w:r>
    </w:p>
    <w:p w:rsidR="00633ABB" w:rsidRPr="00633ABB" w:rsidRDefault="00633ABB" w:rsidP="00ED5BF8">
      <w:pPr>
        <w:ind w:left="1440"/>
      </w:pPr>
      <w:r w:rsidRPr="00633ABB">
        <w:t>Assets: Project current and long-term assets.</w:t>
      </w:r>
    </w:p>
    <w:p w:rsidR="00633ABB" w:rsidRPr="00633ABB" w:rsidRDefault="00633ABB" w:rsidP="00ED5BF8">
      <w:pPr>
        <w:ind w:left="1440"/>
      </w:pPr>
      <w:r w:rsidRPr="00633ABB">
        <w:t>Liabilities: Project current and long-term liabilities.</w:t>
      </w:r>
    </w:p>
    <w:p w:rsidR="00633ABB" w:rsidRPr="00633ABB" w:rsidRDefault="00633ABB" w:rsidP="00ED5BF8">
      <w:pPr>
        <w:ind w:left="1440"/>
      </w:pPr>
      <w:r w:rsidRPr="00633ABB">
        <w:t>Equity: Calculate shareholder equity (Assets - Liabilities).</w:t>
      </w:r>
    </w:p>
    <w:p w:rsidR="00633ABB" w:rsidRPr="00633ABB" w:rsidRDefault="00633ABB" w:rsidP="00633ABB">
      <w:pPr>
        <w:rPr>
          <w:b/>
        </w:rPr>
      </w:pPr>
      <w:r w:rsidRPr="00633ABB">
        <w:rPr>
          <w:b/>
        </w:rPr>
        <w:t>Conduct a Sensitivity Analysis:</w:t>
      </w:r>
    </w:p>
    <w:p w:rsidR="00633ABB" w:rsidRPr="00633ABB" w:rsidRDefault="00633ABB" w:rsidP="00633ABB">
      <w:r w:rsidRPr="00633ABB">
        <w:t>Analyze how changes in key assumptions affect your projections.</w:t>
      </w:r>
    </w:p>
    <w:p w:rsidR="00633ABB" w:rsidRDefault="00633ABB" w:rsidP="00633ABB">
      <w:r w:rsidRPr="00633ABB">
        <w:t>Create best-case, worst-case, and most-likely scenarios.</w:t>
      </w:r>
    </w:p>
    <w:p w:rsidR="001607B5" w:rsidRDefault="001607B5" w:rsidP="00633ABB"/>
    <w:p w:rsidR="001607B5" w:rsidRPr="001607B5" w:rsidRDefault="001607B5" w:rsidP="001607B5">
      <w:pPr>
        <w:rPr>
          <w:b/>
        </w:rPr>
      </w:pPr>
      <w:r w:rsidRPr="001607B5">
        <w:rPr>
          <w:b/>
        </w:rPr>
        <w:t>To attract potential investors, it is critical to include the following financial information in your pitch:</w:t>
      </w:r>
    </w:p>
    <w:p w:rsidR="001607B5" w:rsidRPr="001607B5" w:rsidRDefault="001607B5" w:rsidP="001607B5">
      <w:pPr>
        <w:rPr>
          <w:b/>
        </w:rPr>
      </w:pPr>
      <w:r w:rsidRPr="001607B5">
        <w:rPr>
          <w:b/>
        </w:rPr>
        <w:t>Revenue Projections:</w:t>
      </w:r>
    </w:p>
    <w:p w:rsidR="001607B5" w:rsidRPr="001607B5" w:rsidRDefault="001607B5" w:rsidP="00127890">
      <w:pPr>
        <w:pStyle w:val="ListParagraph"/>
        <w:numPr>
          <w:ilvl w:val="0"/>
          <w:numId w:val="34"/>
        </w:numPr>
      </w:pPr>
      <w:r w:rsidRPr="001607B5">
        <w:t>Historical Revenue: Provide a brief overview of past revenue performance if applicable.</w:t>
      </w:r>
    </w:p>
    <w:p w:rsidR="001607B5" w:rsidRPr="001607B5" w:rsidRDefault="001607B5" w:rsidP="00127890">
      <w:pPr>
        <w:pStyle w:val="ListParagraph"/>
        <w:numPr>
          <w:ilvl w:val="0"/>
          <w:numId w:val="34"/>
        </w:numPr>
      </w:pPr>
      <w:r w:rsidRPr="001607B5">
        <w:t>Future Revenue Projections: Clearly outline expected revenue growth over the next 3-5 years. Highlight key drivers of revenue growth, such as market expansion, new product launches, or strategic partnerships. Use visuals like graphs to illustrate trends.</w:t>
      </w:r>
    </w:p>
    <w:p w:rsidR="001607B5" w:rsidRPr="001607B5" w:rsidRDefault="001607B5" w:rsidP="001607B5">
      <w:pPr>
        <w:rPr>
          <w:b/>
        </w:rPr>
      </w:pPr>
      <w:r w:rsidRPr="001607B5">
        <w:rPr>
          <w:b/>
        </w:rPr>
        <w:t>Profitability Metrics:</w:t>
      </w:r>
    </w:p>
    <w:p w:rsidR="001607B5" w:rsidRPr="001607B5" w:rsidRDefault="001607B5" w:rsidP="00127890">
      <w:pPr>
        <w:pStyle w:val="ListParagraph"/>
        <w:numPr>
          <w:ilvl w:val="0"/>
          <w:numId w:val="35"/>
        </w:numPr>
      </w:pPr>
      <w:r w:rsidRPr="001607B5">
        <w:lastRenderedPageBreak/>
        <w:t>Gross Profit Margin: Show the percentage of revenue remaining after deducting the cost of goods sold (COGS). This demonstrates the efficiency of your production and pricing strategy.</w:t>
      </w:r>
    </w:p>
    <w:p w:rsidR="001607B5" w:rsidRPr="001607B5" w:rsidRDefault="001607B5" w:rsidP="00127890">
      <w:pPr>
        <w:pStyle w:val="ListParagraph"/>
        <w:numPr>
          <w:ilvl w:val="0"/>
          <w:numId w:val="35"/>
        </w:numPr>
      </w:pPr>
      <w:r w:rsidRPr="001607B5">
        <w:t>Net Profit Margin: Indicate the percentage of revenue left after all expenses have been deducted. Highlight expected improvements in profitability and the timeline for reaching positive net income if not already profitable.</w:t>
      </w:r>
    </w:p>
    <w:p w:rsidR="001607B5" w:rsidRPr="001607B5" w:rsidRDefault="001607B5" w:rsidP="001607B5">
      <w:pPr>
        <w:rPr>
          <w:b/>
        </w:rPr>
      </w:pPr>
      <w:r w:rsidRPr="001607B5">
        <w:rPr>
          <w:b/>
        </w:rPr>
        <w:t>Cash Flow Projections:</w:t>
      </w:r>
    </w:p>
    <w:p w:rsidR="001607B5" w:rsidRPr="001607B5" w:rsidRDefault="001607B5" w:rsidP="00127890">
      <w:pPr>
        <w:pStyle w:val="ListParagraph"/>
        <w:numPr>
          <w:ilvl w:val="0"/>
          <w:numId w:val="36"/>
        </w:numPr>
      </w:pPr>
      <w:r w:rsidRPr="001607B5">
        <w:t>Cash Flow Statement: Present a detailed cash flow forecast, showing how cash is expected to move in and out of the business over the next few years. Emphasize operating cash flow, as it indicates the business’s ability to generate cash from its core activities.</w:t>
      </w:r>
    </w:p>
    <w:p w:rsidR="001607B5" w:rsidRPr="001607B5" w:rsidRDefault="001607B5" w:rsidP="00127890">
      <w:pPr>
        <w:pStyle w:val="ListParagraph"/>
        <w:numPr>
          <w:ilvl w:val="0"/>
          <w:numId w:val="36"/>
        </w:numPr>
      </w:pPr>
      <w:r w:rsidRPr="001607B5">
        <w:t>Break-Even Analysis: Identify when the business is expected to become cash flow positive, providing a clear timeline for reaching break-even and beyond.</w:t>
      </w:r>
    </w:p>
    <w:p w:rsidR="001607B5" w:rsidRPr="001607B5" w:rsidRDefault="001607B5" w:rsidP="001607B5">
      <w:pPr>
        <w:rPr>
          <w:b/>
        </w:rPr>
      </w:pPr>
      <w:r w:rsidRPr="001607B5">
        <w:rPr>
          <w:b/>
        </w:rPr>
        <w:t>Funding Requirements and Use of Funds:</w:t>
      </w:r>
    </w:p>
    <w:p w:rsidR="001607B5" w:rsidRPr="001607B5" w:rsidRDefault="001607B5" w:rsidP="00127890">
      <w:pPr>
        <w:pStyle w:val="ListParagraph"/>
        <w:numPr>
          <w:ilvl w:val="0"/>
          <w:numId w:val="37"/>
        </w:numPr>
      </w:pPr>
      <w:r w:rsidRPr="001607B5">
        <w:t>Amount of Funding Needed: Specify the total amount of capital you are seeking from investors.</w:t>
      </w:r>
    </w:p>
    <w:p w:rsidR="001607B5" w:rsidRPr="001607B5" w:rsidRDefault="001607B5" w:rsidP="00127890">
      <w:pPr>
        <w:pStyle w:val="ListParagraph"/>
        <w:numPr>
          <w:ilvl w:val="0"/>
          <w:numId w:val="37"/>
        </w:numPr>
      </w:pPr>
      <w:r w:rsidRPr="001607B5">
        <w:t>Use of Funds: Detail how the funds will be allocated, such as for product development, marketing, scaling operations, or entering new markets. This helps investors understand how their investment will drive growth and create value.</w:t>
      </w:r>
    </w:p>
    <w:p w:rsidR="00551D4E" w:rsidRDefault="00551D4E" w:rsidP="00551D4E"/>
    <w:p w:rsidR="00551D4E" w:rsidRPr="00647A02" w:rsidRDefault="00551D4E" w:rsidP="00551D4E">
      <w:pPr>
        <w:rPr>
          <w:b/>
        </w:rPr>
      </w:pPr>
      <w:r w:rsidRPr="00647A02">
        <w:rPr>
          <w:b/>
        </w:rPr>
        <w:t>Call to Action:</w:t>
      </w:r>
    </w:p>
    <w:p w:rsidR="009F5E8B" w:rsidRDefault="00551D4E" w:rsidP="00551D4E">
      <w:pPr>
        <w:rPr>
          <w:b/>
        </w:rPr>
      </w:pPr>
      <w:r w:rsidRPr="00647A02">
        <w:rPr>
          <w:b/>
        </w:rPr>
        <w:t>What is a call to action in the context of a software project pitch? Provide examples of effective calls to action that can be used to close your pitch.</w:t>
      </w:r>
    </w:p>
    <w:p w:rsidR="00E230C4" w:rsidRDefault="00E230C4" w:rsidP="00551D4E">
      <w:pPr>
        <w:rPr>
          <w:b/>
        </w:rPr>
      </w:pPr>
      <w:r>
        <w:t>A</w:t>
      </w:r>
      <w:r>
        <w:t xml:space="preserve"> </w:t>
      </w:r>
      <w:r>
        <w:rPr>
          <w:b/>
        </w:rPr>
        <w:t xml:space="preserve">Call </w:t>
      </w:r>
      <w:proofErr w:type="gramStart"/>
      <w:r>
        <w:rPr>
          <w:b/>
        </w:rPr>
        <w:t>To</w:t>
      </w:r>
      <w:proofErr w:type="gramEnd"/>
      <w:r>
        <w:rPr>
          <w:b/>
        </w:rPr>
        <w:t xml:space="preserve"> A</w:t>
      </w:r>
      <w:r w:rsidRPr="00E230C4">
        <w:rPr>
          <w:b/>
        </w:rPr>
        <w:t>ction (CTA)</w:t>
      </w:r>
      <w:r>
        <w:t xml:space="preserve"> is a clear and compelling prompt that encourages the audience to take a specific desired action. This action could vary depending on the audience and the purpose of the pitch but typically involves moving the project forward in some way. The CTA should be persuasive, concise, and aligned with the goals of the pitch.</w:t>
      </w:r>
    </w:p>
    <w:p w:rsidR="00195FA2" w:rsidRDefault="00195FA2" w:rsidP="00551D4E">
      <w:pPr>
        <w:rPr>
          <w:b/>
        </w:rPr>
      </w:pPr>
      <w:r>
        <w:rPr>
          <w:b/>
        </w:rPr>
        <w:t xml:space="preserve">Examples of calls to action </w:t>
      </w:r>
    </w:p>
    <w:p w:rsidR="00195FA2" w:rsidRPr="00195FA2" w:rsidRDefault="00195FA2" w:rsidP="00195FA2">
      <w:r w:rsidRPr="00195FA2">
        <w:t>Here are some common examples of calls to action in a software project pitch:</w:t>
      </w:r>
    </w:p>
    <w:p w:rsidR="00195FA2" w:rsidRPr="00195FA2" w:rsidRDefault="00195FA2" w:rsidP="00127890">
      <w:pPr>
        <w:pStyle w:val="ListParagraph"/>
        <w:numPr>
          <w:ilvl w:val="0"/>
          <w:numId w:val="38"/>
        </w:numPr>
      </w:pPr>
      <w:r w:rsidRPr="00195FA2">
        <w:t>Request for Funding: If the pitch is to potential investors or stakeholders, the CTA might be to secure funding. For instance, "We are seeking $500,000 in seed funding to bring this innovative solution to market."</w:t>
      </w:r>
    </w:p>
    <w:p w:rsidR="00195FA2" w:rsidRPr="00195FA2" w:rsidRDefault="00195FA2" w:rsidP="00127890">
      <w:pPr>
        <w:pStyle w:val="ListParagraph"/>
        <w:numPr>
          <w:ilvl w:val="0"/>
          <w:numId w:val="38"/>
        </w:numPr>
      </w:pPr>
      <w:r w:rsidRPr="00195FA2">
        <w:t>Partnership or Collaboration: If the pitch is aimed at potential partners or collaborators, the CTA could be to initiate a partnership. For example, "Join us as a strategic partner to help us expand our reach and impact."</w:t>
      </w:r>
    </w:p>
    <w:p w:rsidR="00195FA2" w:rsidRPr="00195FA2" w:rsidRDefault="00195FA2" w:rsidP="00127890">
      <w:pPr>
        <w:pStyle w:val="ListParagraph"/>
        <w:numPr>
          <w:ilvl w:val="0"/>
          <w:numId w:val="38"/>
        </w:numPr>
      </w:pPr>
      <w:r w:rsidRPr="00195FA2">
        <w:t>Adoption or Trial: When pitching to potential users or clients, the CTA could encourage them to adopt the software or start a trial. For example, "Sign up for a free 30-day trial and see how our software can transform your business operations."</w:t>
      </w:r>
    </w:p>
    <w:p w:rsidR="00195FA2" w:rsidRPr="00195FA2" w:rsidRDefault="00195FA2" w:rsidP="00127890">
      <w:pPr>
        <w:pStyle w:val="ListParagraph"/>
        <w:numPr>
          <w:ilvl w:val="0"/>
          <w:numId w:val="38"/>
        </w:numPr>
      </w:pPr>
      <w:r w:rsidRPr="00195FA2">
        <w:t>Next Meeting or Demo: If the pitch is preliminary, the CTA might be to schedule a follow-up meeting or a product demo. For instance, "Let's schedule a demo next week to show you how our platform can meet your specific needs."</w:t>
      </w:r>
    </w:p>
    <w:p w:rsidR="00195FA2" w:rsidRPr="00195FA2" w:rsidRDefault="00195FA2" w:rsidP="00127890">
      <w:pPr>
        <w:pStyle w:val="ListParagraph"/>
        <w:numPr>
          <w:ilvl w:val="0"/>
          <w:numId w:val="38"/>
        </w:numPr>
      </w:pPr>
      <w:r w:rsidRPr="00195FA2">
        <w:lastRenderedPageBreak/>
        <w:t>Feedback or Input: Sometimes, the goal might be to gather feedback or input from the audience. For example, "We would love your feedback on our beta version to help us refine our product."</w:t>
      </w:r>
    </w:p>
    <w:p w:rsidR="00195FA2" w:rsidRPr="00195FA2" w:rsidRDefault="00195FA2" w:rsidP="00551D4E"/>
    <w:p w:rsidR="00486D82" w:rsidRDefault="00486D82" w:rsidP="00551D4E"/>
    <w:p w:rsidR="00486D82" w:rsidRDefault="00486D82" w:rsidP="00551D4E"/>
    <w:p w:rsidR="00486D82" w:rsidRDefault="00486D82" w:rsidP="00551D4E">
      <w:pPr>
        <w:rPr>
          <w:b/>
        </w:rPr>
      </w:pPr>
      <w:r w:rsidRPr="00486D82">
        <w:rPr>
          <w:b/>
        </w:rPr>
        <w:t>Reference(s)</w:t>
      </w:r>
    </w:p>
    <w:p w:rsidR="00486D82" w:rsidRPr="00486D82" w:rsidRDefault="00486D82" w:rsidP="00486D82">
      <w:pPr>
        <w:pStyle w:val="Bibliography"/>
        <w:rPr>
          <w:rFonts w:ascii="Calibri" w:hAnsi="Calibri" w:cs="Calibri"/>
        </w:rPr>
      </w:pPr>
      <w:r>
        <w:rPr>
          <w:b/>
        </w:rPr>
        <w:fldChar w:fldCharType="begin"/>
      </w:r>
      <w:r>
        <w:rPr>
          <w:b/>
        </w:rPr>
        <w:instrText xml:space="preserve"> ADDIN ZOTERO_BIBL {"uncited":[],"omitted":[],"custom":[]} CSL_BIBLIOGRAPHY </w:instrText>
      </w:r>
      <w:r>
        <w:rPr>
          <w:b/>
        </w:rPr>
        <w:fldChar w:fldCharType="separate"/>
      </w:r>
      <w:r w:rsidRPr="00486D82">
        <w:rPr>
          <w:rFonts w:ascii="Calibri" w:hAnsi="Calibri" w:cs="Calibri"/>
        </w:rPr>
        <w:t xml:space="preserve">Lukman Raimi. (2021). </w:t>
      </w:r>
      <w:r w:rsidRPr="00486D82">
        <w:rPr>
          <w:rFonts w:ascii="Calibri" w:hAnsi="Calibri" w:cs="Calibri"/>
          <w:i/>
          <w:iCs/>
        </w:rPr>
        <w:t>Pitch and Elements of Successful Pitch for Funding</w:t>
      </w:r>
      <w:r w:rsidRPr="00486D82">
        <w:rPr>
          <w:rFonts w:ascii="Calibri" w:hAnsi="Calibri" w:cs="Calibri"/>
        </w:rPr>
        <w:t>. https://doi.org/10.13140/RG.2.2.33908.88962</w:t>
      </w:r>
    </w:p>
    <w:p w:rsidR="00486D82" w:rsidRPr="00486D82" w:rsidRDefault="00486D82" w:rsidP="00551D4E">
      <w:pPr>
        <w:rPr>
          <w:b/>
        </w:rPr>
      </w:pPr>
      <w:r>
        <w:rPr>
          <w:b/>
        </w:rPr>
        <w:fldChar w:fldCharType="end"/>
      </w:r>
    </w:p>
    <w:sectPr w:rsidR="00486D82" w:rsidRPr="00486D82">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27890" w:rsidRDefault="00127890" w:rsidP="00551D4E">
      <w:pPr>
        <w:spacing w:after="0" w:line="240" w:lineRule="auto"/>
      </w:pPr>
      <w:r>
        <w:separator/>
      </w:r>
    </w:p>
  </w:endnote>
  <w:endnote w:type="continuationSeparator" w:id="0">
    <w:p w:rsidR="00127890" w:rsidRDefault="00127890" w:rsidP="00551D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27890" w:rsidRDefault="00127890" w:rsidP="00551D4E">
      <w:pPr>
        <w:spacing w:after="0" w:line="240" w:lineRule="auto"/>
      </w:pPr>
      <w:r>
        <w:separator/>
      </w:r>
    </w:p>
  </w:footnote>
  <w:footnote w:type="continuationSeparator" w:id="0">
    <w:p w:rsidR="00127890" w:rsidRDefault="00127890" w:rsidP="00551D4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72708" w:rsidRDefault="00D72708" w:rsidP="00D72708">
    <w:pPr>
      <w:pStyle w:val="Header"/>
      <w:jc w:val="center"/>
    </w:pPr>
    <w:r>
      <w:t>odhisjoseph85@gmail.com</w:t>
    </w:r>
  </w:p>
  <w:p w:rsidR="00D72708" w:rsidRDefault="00D727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BB4098"/>
    <w:multiLevelType w:val="hybridMultilevel"/>
    <w:tmpl w:val="6C22E1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722EC8"/>
    <w:multiLevelType w:val="hybridMultilevel"/>
    <w:tmpl w:val="F20436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145F63"/>
    <w:multiLevelType w:val="hybridMultilevel"/>
    <w:tmpl w:val="2EC47E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0856F3"/>
    <w:multiLevelType w:val="hybridMultilevel"/>
    <w:tmpl w:val="D0D8A6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0100D9"/>
    <w:multiLevelType w:val="hybridMultilevel"/>
    <w:tmpl w:val="5BF093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524754"/>
    <w:multiLevelType w:val="hybridMultilevel"/>
    <w:tmpl w:val="42A8B6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D5B1949"/>
    <w:multiLevelType w:val="hybridMultilevel"/>
    <w:tmpl w:val="70805C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0D9827F3"/>
    <w:multiLevelType w:val="hybridMultilevel"/>
    <w:tmpl w:val="A76206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312869"/>
    <w:multiLevelType w:val="hybridMultilevel"/>
    <w:tmpl w:val="D75465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7A01C2F"/>
    <w:multiLevelType w:val="hybridMultilevel"/>
    <w:tmpl w:val="EF3A22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AB8436E"/>
    <w:multiLevelType w:val="hybridMultilevel"/>
    <w:tmpl w:val="5C4653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CE23AC0"/>
    <w:multiLevelType w:val="hybridMultilevel"/>
    <w:tmpl w:val="19E84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D323F2E"/>
    <w:multiLevelType w:val="hybridMultilevel"/>
    <w:tmpl w:val="25745BA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13947A5"/>
    <w:multiLevelType w:val="hybridMultilevel"/>
    <w:tmpl w:val="B34E49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3514B7"/>
    <w:multiLevelType w:val="hybridMultilevel"/>
    <w:tmpl w:val="DB38A0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7E4E77"/>
    <w:multiLevelType w:val="hybridMultilevel"/>
    <w:tmpl w:val="FA9022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C7552B1"/>
    <w:multiLevelType w:val="hybridMultilevel"/>
    <w:tmpl w:val="0C904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6903B2"/>
    <w:multiLevelType w:val="hybridMultilevel"/>
    <w:tmpl w:val="CDEA38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236BBA"/>
    <w:multiLevelType w:val="hybridMultilevel"/>
    <w:tmpl w:val="0FDCB3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0B10E90"/>
    <w:multiLevelType w:val="hybridMultilevel"/>
    <w:tmpl w:val="B57CC4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4D68B6"/>
    <w:multiLevelType w:val="hybridMultilevel"/>
    <w:tmpl w:val="9E7CA7A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4BF52EFA"/>
    <w:multiLevelType w:val="hybridMultilevel"/>
    <w:tmpl w:val="DD2A2A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C7E3827"/>
    <w:multiLevelType w:val="hybridMultilevel"/>
    <w:tmpl w:val="DEB0C2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6E6498"/>
    <w:multiLevelType w:val="hybridMultilevel"/>
    <w:tmpl w:val="BAE225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2D15D0D"/>
    <w:multiLevelType w:val="hybridMultilevel"/>
    <w:tmpl w:val="15B4D9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7011088"/>
    <w:multiLevelType w:val="hybridMultilevel"/>
    <w:tmpl w:val="D0F4B6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440DE6"/>
    <w:multiLevelType w:val="hybridMultilevel"/>
    <w:tmpl w:val="C22C8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DA837A9"/>
    <w:multiLevelType w:val="hybridMultilevel"/>
    <w:tmpl w:val="345C39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ED3BED"/>
    <w:multiLevelType w:val="hybridMultilevel"/>
    <w:tmpl w:val="7A6E2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EF8773B"/>
    <w:multiLevelType w:val="hybridMultilevel"/>
    <w:tmpl w:val="C8C607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7102342C"/>
    <w:multiLevelType w:val="hybridMultilevel"/>
    <w:tmpl w:val="741A64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33A3A1D"/>
    <w:multiLevelType w:val="hybridMultilevel"/>
    <w:tmpl w:val="5AC008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41812A8"/>
    <w:multiLevelType w:val="hybridMultilevel"/>
    <w:tmpl w:val="CE74B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8B74571"/>
    <w:multiLevelType w:val="hybridMultilevel"/>
    <w:tmpl w:val="99C001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79145276"/>
    <w:multiLevelType w:val="hybridMultilevel"/>
    <w:tmpl w:val="A4724C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297ADE"/>
    <w:multiLevelType w:val="hybridMultilevel"/>
    <w:tmpl w:val="B44432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AE748D5"/>
    <w:multiLevelType w:val="hybridMultilevel"/>
    <w:tmpl w:val="C9D21D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CE94007"/>
    <w:multiLevelType w:val="hybridMultilevel"/>
    <w:tmpl w:val="16FAD8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33"/>
  </w:num>
  <w:num w:numId="3">
    <w:abstractNumId w:val="29"/>
  </w:num>
  <w:num w:numId="4">
    <w:abstractNumId w:val="12"/>
  </w:num>
  <w:num w:numId="5">
    <w:abstractNumId w:val="20"/>
  </w:num>
  <w:num w:numId="6">
    <w:abstractNumId w:val="6"/>
  </w:num>
  <w:num w:numId="7">
    <w:abstractNumId w:val="28"/>
  </w:num>
  <w:num w:numId="8">
    <w:abstractNumId w:val="16"/>
  </w:num>
  <w:num w:numId="9">
    <w:abstractNumId w:val="13"/>
  </w:num>
  <w:num w:numId="10">
    <w:abstractNumId w:val="15"/>
  </w:num>
  <w:num w:numId="11">
    <w:abstractNumId w:val="7"/>
  </w:num>
  <w:num w:numId="12">
    <w:abstractNumId w:val="19"/>
  </w:num>
  <w:num w:numId="13">
    <w:abstractNumId w:val="9"/>
  </w:num>
  <w:num w:numId="14">
    <w:abstractNumId w:val="5"/>
  </w:num>
  <w:num w:numId="15">
    <w:abstractNumId w:val="22"/>
  </w:num>
  <w:num w:numId="16">
    <w:abstractNumId w:val="34"/>
  </w:num>
  <w:num w:numId="17">
    <w:abstractNumId w:val="32"/>
  </w:num>
  <w:num w:numId="18">
    <w:abstractNumId w:val="26"/>
  </w:num>
  <w:num w:numId="19">
    <w:abstractNumId w:val="25"/>
  </w:num>
  <w:num w:numId="20">
    <w:abstractNumId w:val="24"/>
  </w:num>
  <w:num w:numId="21">
    <w:abstractNumId w:val="17"/>
  </w:num>
  <w:num w:numId="22">
    <w:abstractNumId w:val="8"/>
  </w:num>
  <w:num w:numId="23">
    <w:abstractNumId w:val="31"/>
  </w:num>
  <w:num w:numId="24">
    <w:abstractNumId w:val="0"/>
  </w:num>
  <w:num w:numId="25">
    <w:abstractNumId w:val="4"/>
  </w:num>
  <w:num w:numId="26">
    <w:abstractNumId w:val="35"/>
  </w:num>
  <w:num w:numId="27">
    <w:abstractNumId w:val="11"/>
  </w:num>
  <w:num w:numId="28">
    <w:abstractNumId w:val="14"/>
  </w:num>
  <w:num w:numId="29">
    <w:abstractNumId w:val="37"/>
  </w:num>
  <w:num w:numId="30">
    <w:abstractNumId w:val="18"/>
  </w:num>
  <w:num w:numId="31">
    <w:abstractNumId w:val="21"/>
  </w:num>
  <w:num w:numId="32">
    <w:abstractNumId w:val="2"/>
  </w:num>
  <w:num w:numId="33">
    <w:abstractNumId w:val="27"/>
  </w:num>
  <w:num w:numId="34">
    <w:abstractNumId w:val="30"/>
  </w:num>
  <w:num w:numId="35">
    <w:abstractNumId w:val="36"/>
  </w:num>
  <w:num w:numId="36">
    <w:abstractNumId w:val="1"/>
  </w:num>
  <w:num w:numId="37">
    <w:abstractNumId w:val="3"/>
  </w:num>
  <w:num w:numId="38">
    <w:abstractNumId w:val="23"/>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413F1"/>
    <w:rsid w:val="000C770A"/>
    <w:rsid w:val="001005D4"/>
    <w:rsid w:val="00127890"/>
    <w:rsid w:val="00157A68"/>
    <w:rsid w:val="001607B5"/>
    <w:rsid w:val="00195FA2"/>
    <w:rsid w:val="001E44FD"/>
    <w:rsid w:val="001F48AA"/>
    <w:rsid w:val="00233586"/>
    <w:rsid w:val="00284BFF"/>
    <w:rsid w:val="002A10FF"/>
    <w:rsid w:val="002F2800"/>
    <w:rsid w:val="00486D82"/>
    <w:rsid w:val="00495D0F"/>
    <w:rsid w:val="00551D4E"/>
    <w:rsid w:val="00567C86"/>
    <w:rsid w:val="00633ABB"/>
    <w:rsid w:val="00647A02"/>
    <w:rsid w:val="00661E55"/>
    <w:rsid w:val="00793EB5"/>
    <w:rsid w:val="007A1CCD"/>
    <w:rsid w:val="007F1816"/>
    <w:rsid w:val="008C7369"/>
    <w:rsid w:val="008E370A"/>
    <w:rsid w:val="009527A3"/>
    <w:rsid w:val="009E76CF"/>
    <w:rsid w:val="009F5E8B"/>
    <w:rsid w:val="00A914B1"/>
    <w:rsid w:val="00B05284"/>
    <w:rsid w:val="00B960FF"/>
    <w:rsid w:val="00BB75D9"/>
    <w:rsid w:val="00BF5568"/>
    <w:rsid w:val="00C05BCF"/>
    <w:rsid w:val="00C62E79"/>
    <w:rsid w:val="00D72708"/>
    <w:rsid w:val="00E11A44"/>
    <w:rsid w:val="00E230C4"/>
    <w:rsid w:val="00E413F1"/>
    <w:rsid w:val="00E535E1"/>
    <w:rsid w:val="00EA31A9"/>
    <w:rsid w:val="00EB6092"/>
    <w:rsid w:val="00ED296A"/>
    <w:rsid w:val="00ED5BF8"/>
    <w:rsid w:val="00F00DC8"/>
    <w:rsid w:val="00FE6D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7C21F8"/>
  <w15:chartTrackingRefBased/>
  <w15:docId w15:val="{9739B846-5881-4F17-BD8C-E560F5F28A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1005D4"/>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C62E79"/>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51D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1D4E"/>
  </w:style>
  <w:style w:type="paragraph" w:styleId="Footer">
    <w:name w:val="footer"/>
    <w:basedOn w:val="Normal"/>
    <w:link w:val="FooterChar"/>
    <w:uiPriority w:val="99"/>
    <w:unhideWhenUsed/>
    <w:rsid w:val="00551D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1D4E"/>
  </w:style>
  <w:style w:type="paragraph" w:styleId="ListParagraph">
    <w:name w:val="List Paragraph"/>
    <w:basedOn w:val="Normal"/>
    <w:uiPriority w:val="34"/>
    <w:qFormat/>
    <w:rsid w:val="00551D4E"/>
    <w:pPr>
      <w:ind w:left="720"/>
      <w:contextualSpacing/>
    </w:pPr>
  </w:style>
  <w:style w:type="paragraph" w:styleId="NormalWeb">
    <w:name w:val="Normal (Web)"/>
    <w:basedOn w:val="Normal"/>
    <w:uiPriority w:val="99"/>
    <w:semiHidden/>
    <w:unhideWhenUsed/>
    <w:rsid w:val="00284BFF"/>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84BFF"/>
    <w:rPr>
      <w:b/>
      <w:bCs/>
    </w:rPr>
  </w:style>
  <w:style w:type="paragraph" w:styleId="Bibliography">
    <w:name w:val="Bibliography"/>
    <w:basedOn w:val="Normal"/>
    <w:next w:val="Normal"/>
    <w:uiPriority w:val="37"/>
    <w:unhideWhenUsed/>
    <w:rsid w:val="00486D82"/>
    <w:pPr>
      <w:spacing w:after="0" w:line="480" w:lineRule="auto"/>
      <w:ind w:left="720" w:hanging="720"/>
    </w:pPr>
  </w:style>
  <w:style w:type="character" w:customStyle="1" w:styleId="Heading3Char">
    <w:name w:val="Heading 3 Char"/>
    <w:basedOn w:val="DefaultParagraphFont"/>
    <w:link w:val="Heading3"/>
    <w:uiPriority w:val="9"/>
    <w:rsid w:val="001005D4"/>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semiHidden/>
    <w:rsid w:val="00C62E79"/>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323509">
      <w:bodyDiv w:val="1"/>
      <w:marLeft w:val="0"/>
      <w:marRight w:val="0"/>
      <w:marTop w:val="0"/>
      <w:marBottom w:val="0"/>
      <w:divBdr>
        <w:top w:val="none" w:sz="0" w:space="0" w:color="auto"/>
        <w:left w:val="none" w:sz="0" w:space="0" w:color="auto"/>
        <w:bottom w:val="none" w:sz="0" w:space="0" w:color="auto"/>
        <w:right w:val="none" w:sz="0" w:space="0" w:color="auto"/>
      </w:divBdr>
    </w:div>
    <w:div w:id="235941508">
      <w:bodyDiv w:val="1"/>
      <w:marLeft w:val="0"/>
      <w:marRight w:val="0"/>
      <w:marTop w:val="0"/>
      <w:marBottom w:val="0"/>
      <w:divBdr>
        <w:top w:val="none" w:sz="0" w:space="0" w:color="auto"/>
        <w:left w:val="none" w:sz="0" w:space="0" w:color="auto"/>
        <w:bottom w:val="none" w:sz="0" w:space="0" w:color="auto"/>
        <w:right w:val="none" w:sz="0" w:space="0" w:color="auto"/>
      </w:divBdr>
    </w:div>
    <w:div w:id="302514220">
      <w:bodyDiv w:val="1"/>
      <w:marLeft w:val="0"/>
      <w:marRight w:val="0"/>
      <w:marTop w:val="0"/>
      <w:marBottom w:val="0"/>
      <w:divBdr>
        <w:top w:val="none" w:sz="0" w:space="0" w:color="auto"/>
        <w:left w:val="none" w:sz="0" w:space="0" w:color="auto"/>
        <w:bottom w:val="none" w:sz="0" w:space="0" w:color="auto"/>
        <w:right w:val="none" w:sz="0" w:space="0" w:color="auto"/>
      </w:divBdr>
    </w:div>
    <w:div w:id="331370004">
      <w:bodyDiv w:val="1"/>
      <w:marLeft w:val="0"/>
      <w:marRight w:val="0"/>
      <w:marTop w:val="0"/>
      <w:marBottom w:val="0"/>
      <w:divBdr>
        <w:top w:val="none" w:sz="0" w:space="0" w:color="auto"/>
        <w:left w:val="none" w:sz="0" w:space="0" w:color="auto"/>
        <w:bottom w:val="none" w:sz="0" w:space="0" w:color="auto"/>
        <w:right w:val="none" w:sz="0" w:space="0" w:color="auto"/>
      </w:divBdr>
    </w:div>
    <w:div w:id="618419202">
      <w:bodyDiv w:val="1"/>
      <w:marLeft w:val="0"/>
      <w:marRight w:val="0"/>
      <w:marTop w:val="0"/>
      <w:marBottom w:val="0"/>
      <w:divBdr>
        <w:top w:val="none" w:sz="0" w:space="0" w:color="auto"/>
        <w:left w:val="none" w:sz="0" w:space="0" w:color="auto"/>
        <w:bottom w:val="none" w:sz="0" w:space="0" w:color="auto"/>
        <w:right w:val="none" w:sz="0" w:space="0" w:color="auto"/>
      </w:divBdr>
    </w:div>
    <w:div w:id="635451403">
      <w:bodyDiv w:val="1"/>
      <w:marLeft w:val="0"/>
      <w:marRight w:val="0"/>
      <w:marTop w:val="0"/>
      <w:marBottom w:val="0"/>
      <w:divBdr>
        <w:top w:val="none" w:sz="0" w:space="0" w:color="auto"/>
        <w:left w:val="none" w:sz="0" w:space="0" w:color="auto"/>
        <w:bottom w:val="none" w:sz="0" w:space="0" w:color="auto"/>
        <w:right w:val="none" w:sz="0" w:space="0" w:color="auto"/>
      </w:divBdr>
    </w:div>
    <w:div w:id="656610225">
      <w:bodyDiv w:val="1"/>
      <w:marLeft w:val="0"/>
      <w:marRight w:val="0"/>
      <w:marTop w:val="0"/>
      <w:marBottom w:val="0"/>
      <w:divBdr>
        <w:top w:val="none" w:sz="0" w:space="0" w:color="auto"/>
        <w:left w:val="none" w:sz="0" w:space="0" w:color="auto"/>
        <w:bottom w:val="none" w:sz="0" w:space="0" w:color="auto"/>
        <w:right w:val="none" w:sz="0" w:space="0" w:color="auto"/>
      </w:divBdr>
    </w:div>
    <w:div w:id="689914633">
      <w:bodyDiv w:val="1"/>
      <w:marLeft w:val="0"/>
      <w:marRight w:val="0"/>
      <w:marTop w:val="0"/>
      <w:marBottom w:val="0"/>
      <w:divBdr>
        <w:top w:val="none" w:sz="0" w:space="0" w:color="auto"/>
        <w:left w:val="none" w:sz="0" w:space="0" w:color="auto"/>
        <w:bottom w:val="none" w:sz="0" w:space="0" w:color="auto"/>
        <w:right w:val="none" w:sz="0" w:space="0" w:color="auto"/>
      </w:divBdr>
    </w:div>
    <w:div w:id="869800510">
      <w:bodyDiv w:val="1"/>
      <w:marLeft w:val="0"/>
      <w:marRight w:val="0"/>
      <w:marTop w:val="0"/>
      <w:marBottom w:val="0"/>
      <w:divBdr>
        <w:top w:val="none" w:sz="0" w:space="0" w:color="auto"/>
        <w:left w:val="none" w:sz="0" w:space="0" w:color="auto"/>
        <w:bottom w:val="none" w:sz="0" w:space="0" w:color="auto"/>
        <w:right w:val="none" w:sz="0" w:space="0" w:color="auto"/>
      </w:divBdr>
    </w:div>
    <w:div w:id="1158619670">
      <w:bodyDiv w:val="1"/>
      <w:marLeft w:val="0"/>
      <w:marRight w:val="0"/>
      <w:marTop w:val="0"/>
      <w:marBottom w:val="0"/>
      <w:divBdr>
        <w:top w:val="none" w:sz="0" w:space="0" w:color="auto"/>
        <w:left w:val="none" w:sz="0" w:space="0" w:color="auto"/>
        <w:bottom w:val="none" w:sz="0" w:space="0" w:color="auto"/>
        <w:right w:val="none" w:sz="0" w:space="0" w:color="auto"/>
      </w:divBdr>
    </w:div>
    <w:div w:id="1168713541">
      <w:bodyDiv w:val="1"/>
      <w:marLeft w:val="0"/>
      <w:marRight w:val="0"/>
      <w:marTop w:val="0"/>
      <w:marBottom w:val="0"/>
      <w:divBdr>
        <w:top w:val="none" w:sz="0" w:space="0" w:color="auto"/>
        <w:left w:val="none" w:sz="0" w:space="0" w:color="auto"/>
        <w:bottom w:val="none" w:sz="0" w:space="0" w:color="auto"/>
        <w:right w:val="none" w:sz="0" w:space="0" w:color="auto"/>
      </w:divBdr>
    </w:div>
    <w:div w:id="1300645780">
      <w:bodyDiv w:val="1"/>
      <w:marLeft w:val="0"/>
      <w:marRight w:val="0"/>
      <w:marTop w:val="0"/>
      <w:marBottom w:val="0"/>
      <w:divBdr>
        <w:top w:val="none" w:sz="0" w:space="0" w:color="auto"/>
        <w:left w:val="none" w:sz="0" w:space="0" w:color="auto"/>
        <w:bottom w:val="none" w:sz="0" w:space="0" w:color="auto"/>
        <w:right w:val="none" w:sz="0" w:space="0" w:color="auto"/>
      </w:divBdr>
    </w:div>
    <w:div w:id="1321689034">
      <w:bodyDiv w:val="1"/>
      <w:marLeft w:val="0"/>
      <w:marRight w:val="0"/>
      <w:marTop w:val="0"/>
      <w:marBottom w:val="0"/>
      <w:divBdr>
        <w:top w:val="none" w:sz="0" w:space="0" w:color="auto"/>
        <w:left w:val="none" w:sz="0" w:space="0" w:color="auto"/>
        <w:bottom w:val="none" w:sz="0" w:space="0" w:color="auto"/>
        <w:right w:val="none" w:sz="0" w:space="0" w:color="auto"/>
      </w:divBdr>
    </w:div>
    <w:div w:id="1570459094">
      <w:bodyDiv w:val="1"/>
      <w:marLeft w:val="0"/>
      <w:marRight w:val="0"/>
      <w:marTop w:val="0"/>
      <w:marBottom w:val="0"/>
      <w:divBdr>
        <w:top w:val="none" w:sz="0" w:space="0" w:color="auto"/>
        <w:left w:val="none" w:sz="0" w:space="0" w:color="auto"/>
        <w:bottom w:val="none" w:sz="0" w:space="0" w:color="auto"/>
        <w:right w:val="none" w:sz="0" w:space="0" w:color="auto"/>
      </w:divBdr>
    </w:div>
    <w:div w:id="1696079853">
      <w:bodyDiv w:val="1"/>
      <w:marLeft w:val="0"/>
      <w:marRight w:val="0"/>
      <w:marTop w:val="0"/>
      <w:marBottom w:val="0"/>
      <w:divBdr>
        <w:top w:val="none" w:sz="0" w:space="0" w:color="auto"/>
        <w:left w:val="none" w:sz="0" w:space="0" w:color="auto"/>
        <w:bottom w:val="none" w:sz="0" w:space="0" w:color="auto"/>
        <w:right w:val="none" w:sz="0" w:space="0" w:color="auto"/>
      </w:divBdr>
    </w:div>
    <w:div w:id="1817382013">
      <w:bodyDiv w:val="1"/>
      <w:marLeft w:val="0"/>
      <w:marRight w:val="0"/>
      <w:marTop w:val="0"/>
      <w:marBottom w:val="0"/>
      <w:divBdr>
        <w:top w:val="none" w:sz="0" w:space="0" w:color="auto"/>
        <w:left w:val="none" w:sz="0" w:space="0" w:color="auto"/>
        <w:bottom w:val="none" w:sz="0" w:space="0" w:color="auto"/>
        <w:right w:val="none" w:sz="0" w:space="0" w:color="auto"/>
      </w:divBdr>
    </w:div>
    <w:div w:id="1826431529">
      <w:bodyDiv w:val="1"/>
      <w:marLeft w:val="0"/>
      <w:marRight w:val="0"/>
      <w:marTop w:val="0"/>
      <w:marBottom w:val="0"/>
      <w:divBdr>
        <w:top w:val="none" w:sz="0" w:space="0" w:color="auto"/>
        <w:left w:val="none" w:sz="0" w:space="0" w:color="auto"/>
        <w:bottom w:val="none" w:sz="0" w:space="0" w:color="auto"/>
        <w:right w:val="none" w:sz="0" w:space="0" w:color="auto"/>
      </w:divBdr>
    </w:div>
    <w:div w:id="2004819905">
      <w:bodyDiv w:val="1"/>
      <w:marLeft w:val="0"/>
      <w:marRight w:val="0"/>
      <w:marTop w:val="0"/>
      <w:marBottom w:val="0"/>
      <w:divBdr>
        <w:top w:val="none" w:sz="0" w:space="0" w:color="auto"/>
        <w:left w:val="none" w:sz="0" w:space="0" w:color="auto"/>
        <w:bottom w:val="none" w:sz="0" w:space="0" w:color="auto"/>
        <w:right w:val="none" w:sz="0" w:space="0" w:color="auto"/>
      </w:divBdr>
    </w:div>
    <w:div w:id="2061631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742395-FF82-4938-BAB9-DD9EA9129D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TotalTime>
  <Pages>18</Pages>
  <Words>5235</Words>
  <Characters>29846</Characters>
  <Application>Microsoft Office Word</Application>
  <DocSecurity>0</DocSecurity>
  <Lines>248</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dc:creator>
  <cp:keywords/>
  <dc:description/>
  <cp:lastModifiedBy>Jose</cp:lastModifiedBy>
  <cp:revision>38</cp:revision>
  <dcterms:created xsi:type="dcterms:W3CDTF">2024-06-14T10:20:00Z</dcterms:created>
  <dcterms:modified xsi:type="dcterms:W3CDTF">2024-06-15T0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J51hUX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